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35C27C" w14:textId="3619F1E1" w:rsidR="00DF0628" w:rsidRPr="004C477F" w:rsidRDefault="00DF0628" w:rsidP="001341EB">
      <w:pPr>
        <w:rPr>
          <w:rFonts w:ascii="Times New Roman" w:hAnsi="Times New Roman" w:cs="Times New Roman"/>
          <w:b/>
          <w:color w:val="000000" w:themeColor="text1"/>
          <w:szCs w:val="24"/>
        </w:rPr>
      </w:pPr>
      <w:r w:rsidRPr="004C477F">
        <w:rPr>
          <w:rFonts w:ascii="Times New Roman" w:hAnsi="Times New Roman" w:cs="Times New Roman"/>
          <w:b/>
          <w:color w:val="000000" w:themeColor="text1"/>
          <w:szCs w:val="24"/>
        </w:rPr>
        <w:t xml:space="preserve">SUPPLEMENTARY </w:t>
      </w:r>
      <w:r w:rsidR="00B81683">
        <w:rPr>
          <w:rFonts w:ascii="Times New Roman" w:hAnsi="Times New Roman" w:cs="Times New Roman"/>
          <w:b/>
          <w:color w:val="000000" w:themeColor="text1"/>
          <w:szCs w:val="24"/>
        </w:rPr>
        <w:t>INFORMATION</w:t>
      </w:r>
      <w:bookmarkStart w:id="0" w:name="_GoBack"/>
      <w:bookmarkEnd w:id="0"/>
      <w:r w:rsidR="002971B3" w:rsidRPr="004C477F">
        <w:rPr>
          <w:rFonts w:ascii="Times New Roman" w:hAnsi="Times New Roman" w:cs="Times New Roman"/>
          <w:b/>
          <w:color w:val="000000" w:themeColor="text1"/>
          <w:szCs w:val="24"/>
        </w:rPr>
        <w:t>.</w:t>
      </w:r>
    </w:p>
    <w:p w14:paraId="62FDEB62" w14:textId="77777777" w:rsidR="00DF0628" w:rsidRDefault="00DF0628" w:rsidP="001341EB">
      <w:pPr>
        <w:rPr>
          <w:rFonts w:ascii="Times New Roman" w:hAnsi="Times New Roman" w:cs="Times New Roman"/>
          <w:b/>
          <w:color w:val="000000" w:themeColor="text1"/>
          <w:szCs w:val="24"/>
        </w:rPr>
      </w:pPr>
    </w:p>
    <w:p w14:paraId="138CC20C" w14:textId="78AA3B18" w:rsidR="001341EB" w:rsidRPr="008B63EF" w:rsidRDefault="001341EB" w:rsidP="001341EB">
      <w:pPr>
        <w:rPr>
          <w:rFonts w:ascii="Times New Roman" w:hAnsi="Times New Roman" w:cs="Times New Roman"/>
          <w:b/>
          <w:color w:val="000000" w:themeColor="text1"/>
          <w:szCs w:val="24"/>
        </w:rPr>
      </w:pPr>
      <w:r w:rsidRPr="008B63EF">
        <w:rPr>
          <w:rFonts w:ascii="Times New Roman" w:hAnsi="Times New Roman" w:cs="Times New Roman"/>
          <w:b/>
          <w:color w:val="000000" w:themeColor="text1"/>
          <w:szCs w:val="24"/>
        </w:rPr>
        <w:t xml:space="preserve">Table </w:t>
      </w:r>
      <w:r>
        <w:rPr>
          <w:rFonts w:ascii="Times New Roman" w:hAnsi="Times New Roman" w:cs="Times New Roman"/>
          <w:b/>
          <w:color w:val="000000" w:themeColor="text1"/>
          <w:szCs w:val="24"/>
        </w:rPr>
        <w:t>S</w:t>
      </w:r>
      <w:r w:rsidRPr="008B63EF">
        <w:rPr>
          <w:rFonts w:ascii="Times New Roman" w:hAnsi="Times New Roman" w:cs="Times New Roman"/>
          <w:b/>
          <w:color w:val="000000" w:themeColor="text1"/>
          <w:szCs w:val="24"/>
        </w:rPr>
        <w:t>1</w:t>
      </w:r>
      <w:r w:rsidR="00660193">
        <w:rPr>
          <w:rFonts w:ascii="Times New Roman" w:hAnsi="Times New Roman" w:cs="Times New Roman"/>
          <w:b/>
          <w:color w:val="000000" w:themeColor="text1"/>
          <w:szCs w:val="24"/>
        </w:rPr>
        <w:t xml:space="preserve"> │</w:t>
      </w:r>
      <w:r w:rsidR="00351090">
        <w:rPr>
          <w:rFonts w:ascii="Times New Roman" w:hAnsi="Times New Roman" w:cs="Times New Roman"/>
          <w:b/>
          <w:color w:val="000000" w:themeColor="text1"/>
          <w:szCs w:val="24"/>
        </w:rPr>
        <w:t xml:space="preserve"> </w:t>
      </w:r>
      <w:r w:rsidR="00904C48">
        <w:rPr>
          <w:rFonts w:ascii="Times New Roman" w:hAnsi="Times New Roman" w:cs="Times New Roman"/>
          <w:b/>
          <w:color w:val="000000" w:themeColor="text1"/>
          <w:szCs w:val="24"/>
        </w:rPr>
        <w:t xml:space="preserve">SARS-CoV-2 </w:t>
      </w:r>
      <w:r w:rsidRPr="008B63EF">
        <w:rPr>
          <w:rFonts w:ascii="Times New Roman" w:hAnsi="Times New Roman" w:cs="Times New Roman"/>
          <w:b/>
          <w:color w:val="000000" w:themeColor="text1"/>
          <w:szCs w:val="24"/>
        </w:rPr>
        <w:t>viral proteome.</w:t>
      </w:r>
    </w:p>
    <w:p w14:paraId="19FD13D6" w14:textId="77777777" w:rsidR="001341EB" w:rsidRPr="008B63EF" w:rsidRDefault="001341EB" w:rsidP="001341EB">
      <w:pPr>
        <w:rPr>
          <w:rFonts w:ascii="Times New Roman" w:hAnsi="Times New Roman" w:cs="Times New Roman"/>
          <w:b/>
          <w:color w:val="000000" w:themeColor="text1"/>
          <w:szCs w:val="24"/>
        </w:rPr>
      </w:pPr>
    </w:p>
    <w:tbl>
      <w:tblPr>
        <w:tblStyle w:val="Amalstyle1"/>
        <w:tblW w:w="14034" w:type="dxa"/>
        <w:tblLook w:val="06A0" w:firstRow="1" w:lastRow="0" w:firstColumn="1" w:lastColumn="0" w:noHBand="1" w:noVBand="1"/>
      </w:tblPr>
      <w:tblGrid>
        <w:gridCol w:w="562"/>
        <w:gridCol w:w="2982"/>
        <w:gridCol w:w="2268"/>
        <w:gridCol w:w="8222"/>
      </w:tblGrid>
      <w:tr w:rsidR="001341EB" w:rsidRPr="008B63EF" w14:paraId="69D3C3BD" w14:textId="77777777" w:rsidTr="001341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single" w:sz="12" w:space="0" w:color="auto"/>
              <w:bottom w:val="single" w:sz="12" w:space="0" w:color="auto"/>
            </w:tcBorders>
          </w:tcPr>
          <w:p w14:paraId="1CEECB8A" w14:textId="77777777" w:rsidR="001341EB" w:rsidRPr="008B63EF" w:rsidRDefault="001341EB" w:rsidP="001341EB">
            <w:pPr>
              <w:rPr>
                <w:rFonts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  <w:t>No</w:t>
            </w:r>
          </w:p>
        </w:tc>
        <w:tc>
          <w:tcPr>
            <w:tcW w:w="2982" w:type="dxa"/>
            <w:tcBorders>
              <w:top w:val="single" w:sz="12" w:space="0" w:color="auto"/>
              <w:bottom w:val="single" w:sz="12" w:space="0" w:color="auto"/>
            </w:tcBorders>
          </w:tcPr>
          <w:p w14:paraId="10033BF6" w14:textId="77777777" w:rsidR="001341EB" w:rsidRPr="008B63EF" w:rsidRDefault="001341EB" w:rsidP="001341E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  <w:t>Protein (acronym(s))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</w:tcPr>
          <w:p w14:paraId="67200323" w14:textId="77777777" w:rsidR="001341EB" w:rsidRPr="008B63EF" w:rsidRDefault="001341EB" w:rsidP="001341EB">
            <w:pPr>
              <w:ind w:firstLine="3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  <w:t>Reference sequence</w:t>
            </w:r>
          </w:p>
          <w:p w14:paraId="52254D73" w14:textId="77777777" w:rsidR="001341EB" w:rsidRPr="008B63EF" w:rsidRDefault="001341EB" w:rsidP="001341EB">
            <w:pPr>
              <w:ind w:firstLine="3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  <w:t>(no of a.a. residues)</w:t>
            </w:r>
          </w:p>
        </w:tc>
        <w:tc>
          <w:tcPr>
            <w:tcW w:w="8222" w:type="dxa"/>
            <w:tcBorders>
              <w:top w:val="single" w:sz="12" w:space="0" w:color="auto"/>
              <w:bottom w:val="single" w:sz="12" w:space="0" w:color="auto"/>
            </w:tcBorders>
          </w:tcPr>
          <w:p w14:paraId="7C1918A7" w14:textId="77777777" w:rsidR="001341EB" w:rsidRPr="008B63EF" w:rsidRDefault="001341EB" w:rsidP="001341E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  <w:r w:rsidRPr="008B63EF"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  <w:t>Function</w:t>
            </w:r>
          </w:p>
        </w:tc>
      </w:tr>
      <w:tr w:rsidR="001341EB" w:rsidRPr="008B63EF" w14:paraId="31540636" w14:textId="77777777" w:rsidTr="001341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single" w:sz="12" w:space="0" w:color="auto"/>
            </w:tcBorders>
            <w:vAlign w:val="top"/>
          </w:tcPr>
          <w:p w14:paraId="7C091A46" w14:textId="77777777" w:rsidR="001341EB" w:rsidRPr="008B63EF" w:rsidRDefault="001341EB" w:rsidP="00483E1D">
            <w:pPr>
              <w:pStyle w:val="ListParagraph"/>
              <w:numPr>
                <w:ilvl w:val="0"/>
                <w:numId w:val="23"/>
              </w:numPr>
              <w:ind w:left="754" w:hanging="720"/>
              <w:jc w:val="right"/>
              <w:rPr>
                <w:rFonts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</w:pPr>
          </w:p>
        </w:tc>
        <w:tc>
          <w:tcPr>
            <w:tcW w:w="2982" w:type="dxa"/>
            <w:tcBorders>
              <w:top w:val="single" w:sz="12" w:space="0" w:color="auto"/>
            </w:tcBorders>
            <w:vAlign w:val="top"/>
          </w:tcPr>
          <w:p w14:paraId="0441EFDC" w14:textId="77777777" w:rsidR="001341EB" w:rsidRPr="008B63EF" w:rsidRDefault="001341EB" w:rsidP="00483E1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 xml:space="preserve">Non-structural protein 1 </w:t>
            </w:r>
            <w:r w:rsidRPr="008B63EF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(nsp1)</w:t>
            </w:r>
          </w:p>
        </w:tc>
        <w:tc>
          <w:tcPr>
            <w:tcW w:w="2268" w:type="dxa"/>
            <w:tcBorders>
              <w:top w:val="single" w:sz="12" w:space="0" w:color="auto"/>
            </w:tcBorders>
          </w:tcPr>
          <w:p w14:paraId="709B8B48" w14:textId="77777777" w:rsidR="001341EB" w:rsidRPr="008B63EF" w:rsidRDefault="001341EB" w:rsidP="001341EB">
            <w:pPr>
              <w:ind w:firstLine="3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297.1</w:t>
            </w:r>
          </w:p>
          <w:p w14:paraId="1A3B4A7C" w14:textId="77777777" w:rsidR="001341EB" w:rsidRPr="008B63EF" w:rsidRDefault="001341EB" w:rsidP="001341EB">
            <w:pPr>
              <w:ind w:firstLine="3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180 residues)</w:t>
            </w:r>
          </w:p>
        </w:tc>
        <w:tc>
          <w:tcPr>
            <w:tcW w:w="8222" w:type="dxa"/>
            <w:tcBorders>
              <w:top w:val="single" w:sz="12" w:space="0" w:color="auto"/>
            </w:tcBorders>
            <w:vAlign w:val="top"/>
          </w:tcPr>
          <w:p w14:paraId="6FA53E4D" w14:textId="77777777" w:rsidR="001341EB" w:rsidRPr="008B63EF" w:rsidRDefault="001341EB" w:rsidP="001341EB">
            <w:pPr>
              <w:pStyle w:val="HTMLPreformatted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lang w:val="en-US" w:eastAsia="en-US"/>
              </w:rPr>
            </w:pPr>
            <w:r w:rsidRPr="008B63EF">
              <w:rPr>
                <w:rFonts w:ascii="Times New Roman" w:hAnsi="Times New Roman" w:cs="Times New Roman"/>
                <w:color w:val="000000" w:themeColor="text1"/>
                <w:sz w:val="24"/>
                <w:lang w:val="en"/>
              </w:rPr>
              <w:t>Inhibits host translation by interacting with the 40S ribosomal subunit.</w:t>
            </w:r>
          </w:p>
        </w:tc>
      </w:tr>
      <w:tr w:rsidR="001341EB" w:rsidRPr="008B63EF" w14:paraId="332B7E51" w14:textId="77777777" w:rsidTr="001341EB">
        <w:trPr>
          <w:trHeight w:val="4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7F7F115E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</w:pPr>
          </w:p>
        </w:tc>
        <w:tc>
          <w:tcPr>
            <w:tcW w:w="2982" w:type="dxa"/>
            <w:vAlign w:val="top"/>
          </w:tcPr>
          <w:p w14:paraId="48CA357D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2 (nsp2)</w:t>
            </w:r>
          </w:p>
        </w:tc>
        <w:tc>
          <w:tcPr>
            <w:tcW w:w="2268" w:type="dxa"/>
          </w:tcPr>
          <w:p w14:paraId="1072DD72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298.1</w:t>
            </w:r>
          </w:p>
          <w:p w14:paraId="21A61A82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638 residues)</w:t>
            </w:r>
          </w:p>
        </w:tc>
        <w:tc>
          <w:tcPr>
            <w:tcW w:w="8222" w:type="dxa"/>
            <w:vAlign w:val="top"/>
          </w:tcPr>
          <w:p w14:paraId="7C53BAA0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May modulate host cell survival signaling pathway by interacting with host </w:t>
            </w:r>
            <w:r w:rsidRPr="008B63EF">
              <w:rPr>
                <w:rStyle w:val="st1"/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ohibitin</w:t>
            </w:r>
            <w:r w:rsidRPr="008B63EF">
              <w:rPr>
                <w:rStyle w:val="st1"/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1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 and </w:t>
            </w:r>
            <w:r w:rsidRPr="008B63EF">
              <w:rPr>
                <w:rStyle w:val="st1"/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ohibitin</w:t>
            </w:r>
            <w:r w:rsidRPr="008B63EF">
              <w:rPr>
                <w:rStyle w:val="st1"/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-2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.</w:t>
            </w:r>
          </w:p>
        </w:tc>
      </w:tr>
      <w:tr w:rsidR="001341EB" w:rsidRPr="008B63EF" w14:paraId="6ADA0974" w14:textId="77777777" w:rsidTr="001341EB">
        <w:trPr>
          <w:trHeight w:val="7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2699BC60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</w:pPr>
          </w:p>
        </w:tc>
        <w:tc>
          <w:tcPr>
            <w:tcW w:w="2982" w:type="dxa"/>
            <w:vAlign w:val="top"/>
          </w:tcPr>
          <w:p w14:paraId="72DC6545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3 /Papain-like proteinase (nsp3, PL-PRO)</w:t>
            </w:r>
          </w:p>
        </w:tc>
        <w:tc>
          <w:tcPr>
            <w:tcW w:w="2268" w:type="dxa"/>
            <w:vAlign w:val="top"/>
          </w:tcPr>
          <w:p w14:paraId="0C260354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299.1</w:t>
            </w:r>
          </w:p>
          <w:p w14:paraId="295A595A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1945 residues)</w:t>
            </w:r>
          </w:p>
        </w:tc>
        <w:tc>
          <w:tcPr>
            <w:tcW w:w="8222" w:type="dxa"/>
            <w:vAlign w:val="top"/>
          </w:tcPr>
          <w:p w14:paraId="0A228F24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Cleaves N-terminus of the replicase polyprotein. With nsp4, participates in assembly of viral membrane assembly. Antagonizes type I interferon innate immunity by.  Prevents host NF-kappa-B signaling.</w:t>
            </w:r>
          </w:p>
        </w:tc>
      </w:tr>
      <w:tr w:rsidR="001341EB" w:rsidRPr="008B63EF" w14:paraId="04443388" w14:textId="77777777" w:rsidTr="001341EB">
        <w:trPr>
          <w:trHeight w:val="3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49A99BE1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0ACDE095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4 (nsp4)</w:t>
            </w:r>
          </w:p>
        </w:tc>
        <w:tc>
          <w:tcPr>
            <w:tcW w:w="2268" w:type="dxa"/>
          </w:tcPr>
          <w:p w14:paraId="172D5F71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0.1</w:t>
            </w:r>
          </w:p>
          <w:p w14:paraId="42B32514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500 residues)</w:t>
            </w:r>
          </w:p>
        </w:tc>
        <w:tc>
          <w:tcPr>
            <w:tcW w:w="8222" w:type="dxa"/>
            <w:vAlign w:val="top"/>
          </w:tcPr>
          <w:p w14:paraId="6DA23E7D" w14:textId="77777777" w:rsidR="001341EB" w:rsidRPr="008B63EF" w:rsidRDefault="001341EB" w:rsidP="001341EB">
            <w:pPr>
              <w:pStyle w:val="NormalWeb"/>
              <w:spacing w:before="0" w:beforeAutospacing="0" w:after="0" w:afterAutospacing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4"/>
                <w:lang w:val="en"/>
              </w:rPr>
            </w:pPr>
            <w:r w:rsidRPr="008B63EF">
              <w:rPr>
                <w:color w:val="000000" w:themeColor="text1"/>
                <w:sz w:val="24"/>
                <w:lang w:val="en"/>
              </w:rPr>
              <w:t>Participates in the virion double-membrane vesicles assembly.</w:t>
            </w:r>
          </w:p>
        </w:tc>
      </w:tr>
      <w:tr w:rsidR="001341EB" w:rsidRPr="008B63EF" w14:paraId="23872686" w14:textId="77777777" w:rsidTr="001341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47798E18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1D4D1692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4 (nsp5, 3C-like proteinase, 3CL-PRO, Main protease)</w:t>
            </w:r>
          </w:p>
        </w:tc>
        <w:tc>
          <w:tcPr>
            <w:tcW w:w="2268" w:type="dxa"/>
            <w:vAlign w:val="top"/>
          </w:tcPr>
          <w:p w14:paraId="3167AF70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1.1</w:t>
            </w:r>
          </w:p>
          <w:p w14:paraId="71C231B4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306 residues)</w:t>
            </w:r>
          </w:p>
        </w:tc>
        <w:tc>
          <w:tcPr>
            <w:tcW w:w="8222" w:type="dxa"/>
            <w:vAlign w:val="top"/>
          </w:tcPr>
          <w:p w14:paraId="41F9B450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Cleaves C-terminus of replicase polyprotein R</w:t>
            </w:r>
            <w:r w:rsidRPr="008B63E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ab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 at 11 sites. </w:t>
            </w:r>
          </w:p>
        </w:tc>
      </w:tr>
      <w:tr w:rsidR="001341EB" w:rsidRPr="008B63EF" w14:paraId="6BDA4EF0" w14:textId="77777777" w:rsidTr="001341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12DDA4C5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5C06D4FC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6 (nsp6)</w:t>
            </w:r>
          </w:p>
        </w:tc>
        <w:tc>
          <w:tcPr>
            <w:tcW w:w="2268" w:type="dxa"/>
          </w:tcPr>
          <w:p w14:paraId="0D25A2F6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2.1</w:t>
            </w:r>
          </w:p>
          <w:p w14:paraId="77E981EB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290 residues)</w:t>
            </w:r>
          </w:p>
        </w:tc>
        <w:tc>
          <w:tcPr>
            <w:tcW w:w="8222" w:type="dxa"/>
            <w:vAlign w:val="top"/>
          </w:tcPr>
          <w:p w14:paraId="542A0A4F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  <w:t>RoleR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Role in initial induction and regulation of autophagosomes from host reticulum endoplasmic. </w:t>
            </w:r>
          </w:p>
        </w:tc>
      </w:tr>
      <w:tr w:rsidR="001341EB" w:rsidRPr="008B63EF" w14:paraId="6A44DF0B" w14:textId="77777777" w:rsidTr="001341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31135003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4CF1629F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7 (nsp7)</w:t>
            </w:r>
          </w:p>
        </w:tc>
        <w:tc>
          <w:tcPr>
            <w:tcW w:w="2268" w:type="dxa"/>
          </w:tcPr>
          <w:p w14:paraId="63615E4D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3.1</w:t>
            </w:r>
          </w:p>
          <w:p w14:paraId="296BA96F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83 residues)</w:t>
            </w:r>
          </w:p>
        </w:tc>
        <w:tc>
          <w:tcPr>
            <w:tcW w:w="8222" w:type="dxa"/>
            <w:vAlign w:val="top"/>
          </w:tcPr>
          <w:p w14:paraId="224FCBA9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Forms a hexadecamer with nsp8 that may participate in viral replication by acting as a primase or may synthesize longer oligonucleotides.</w:t>
            </w:r>
          </w:p>
        </w:tc>
      </w:tr>
      <w:tr w:rsidR="001341EB" w:rsidRPr="008B63EF" w14:paraId="7CB3261F" w14:textId="77777777" w:rsidTr="001341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6F2DA23A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44B5873A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8 (nsp8)</w:t>
            </w:r>
          </w:p>
        </w:tc>
        <w:tc>
          <w:tcPr>
            <w:tcW w:w="2268" w:type="dxa"/>
          </w:tcPr>
          <w:p w14:paraId="0311952A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4.1</w:t>
            </w:r>
          </w:p>
          <w:p w14:paraId="54941E9C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198 residues)</w:t>
            </w:r>
          </w:p>
        </w:tc>
        <w:tc>
          <w:tcPr>
            <w:tcW w:w="8222" w:type="dxa"/>
            <w:vAlign w:val="top"/>
          </w:tcPr>
          <w:p w14:paraId="516722E9" w14:textId="7C17FDD8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Forms a </w:t>
            </w:r>
            <w:r w:rsidR="00660193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complex 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with nsp7 that may act as a primase or may synthesize longer oligonucleotides.</w:t>
            </w:r>
          </w:p>
        </w:tc>
      </w:tr>
      <w:tr w:rsidR="001341EB" w:rsidRPr="008B63EF" w14:paraId="1618620E" w14:textId="77777777" w:rsidTr="001341EB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7FCA7F86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168B3915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x-none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9 (nsp9)</w:t>
            </w:r>
          </w:p>
        </w:tc>
        <w:tc>
          <w:tcPr>
            <w:tcW w:w="2268" w:type="dxa"/>
          </w:tcPr>
          <w:p w14:paraId="7619A8C7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5.1</w:t>
            </w:r>
          </w:p>
          <w:p w14:paraId="516CC571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113 residues)</w:t>
            </w:r>
          </w:p>
        </w:tc>
        <w:tc>
          <w:tcPr>
            <w:tcW w:w="8222" w:type="dxa"/>
            <w:vAlign w:val="top"/>
          </w:tcPr>
          <w:p w14:paraId="54DF504C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May be an </w:t>
            </w:r>
            <w:proofErr w:type="spellStart"/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ssRNA</w:t>
            </w:r>
            <w:proofErr w:type="spellEnd"/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-binding protein participating in viral replication. </w:t>
            </w:r>
          </w:p>
        </w:tc>
      </w:tr>
      <w:tr w:rsidR="001341EB" w:rsidRPr="008B63EF" w14:paraId="2B2972F4" w14:textId="77777777" w:rsidTr="00DF0628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bottom w:val="nil"/>
            </w:tcBorders>
            <w:vAlign w:val="top"/>
          </w:tcPr>
          <w:p w14:paraId="407682E3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tcBorders>
              <w:bottom w:val="nil"/>
            </w:tcBorders>
            <w:vAlign w:val="top"/>
          </w:tcPr>
          <w:p w14:paraId="1D88031A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10 (nsp10)</w:t>
            </w:r>
          </w:p>
        </w:tc>
        <w:tc>
          <w:tcPr>
            <w:tcW w:w="2268" w:type="dxa"/>
            <w:tcBorders>
              <w:bottom w:val="nil"/>
            </w:tcBorders>
          </w:tcPr>
          <w:p w14:paraId="05EBBE9C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6.1</w:t>
            </w:r>
          </w:p>
          <w:p w14:paraId="3FFC290F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139 residues)</w:t>
            </w:r>
          </w:p>
        </w:tc>
        <w:tc>
          <w:tcPr>
            <w:tcW w:w="8222" w:type="dxa"/>
            <w:tcBorders>
              <w:bottom w:val="nil"/>
            </w:tcBorders>
            <w:vAlign w:val="top"/>
          </w:tcPr>
          <w:p w14:paraId="47BFFBBE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Pivotal role in viral transcription by stimulating both nsp14 3'-5' exoribonuclease and nsp16 2'-O-methyltransferase activities for viral mRNAs cap methylation.</w:t>
            </w:r>
          </w:p>
        </w:tc>
      </w:tr>
      <w:tr w:rsidR="001341EB" w:rsidRPr="008B63EF" w14:paraId="09B2483E" w14:textId="77777777" w:rsidTr="00DF0628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bottom w:val="single" w:sz="12" w:space="0" w:color="auto"/>
            </w:tcBorders>
            <w:vAlign w:val="top"/>
          </w:tcPr>
          <w:p w14:paraId="702BC6B1" w14:textId="77777777" w:rsidR="001341EB" w:rsidRPr="008B63EF" w:rsidRDefault="001341EB" w:rsidP="001341EB">
            <w:pPr>
              <w:pStyle w:val="ListParagraph"/>
              <w:numPr>
                <w:ilvl w:val="0"/>
                <w:numId w:val="23"/>
              </w:numPr>
              <w:ind w:left="459" w:hanging="425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tcBorders>
              <w:top w:val="nil"/>
              <w:bottom w:val="single" w:sz="12" w:space="0" w:color="auto"/>
            </w:tcBorders>
            <w:vAlign w:val="top"/>
          </w:tcPr>
          <w:p w14:paraId="5A725C26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11 (nsp11)</w:t>
            </w:r>
          </w:p>
        </w:tc>
        <w:tc>
          <w:tcPr>
            <w:tcW w:w="2268" w:type="dxa"/>
            <w:tcBorders>
              <w:top w:val="nil"/>
              <w:bottom w:val="single" w:sz="12" w:space="0" w:color="auto"/>
            </w:tcBorders>
          </w:tcPr>
          <w:p w14:paraId="704614B7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B63E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YP_009725312.1</w:t>
            </w:r>
          </w:p>
          <w:p w14:paraId="4B95946F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B63E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13 residues)</w:t>
            </w:r>
          </w:p>
        </w:tc>
        <w:tc>
          <w:tcPr>
            <w:tcW w:w="8222" w:type="dxa"/>
            <w:tcBorders>
              <w:top w:val="nil"/>
              <w:bottom w:val="single" w:sz="12" w:space="0" w:color="auto"/>
            </w:tcBorders>
            <w:vAlign w:val="top"/>
          </w:tcPr>
          <w:p w14:paraId="446C4C27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</w:pPr>
          </w:p>
        </w:tc>
      </w:tr>
    </w:tbl>
    <w:p w14:paraId="01C06541" w14:textId="77777777" w:rsidR="001341EB" w:rsidRDefault="001341EB" w:rsidP="001341EB">
      <w:pPr>
        <w:spacing w:line="480" w:lineRule="auto"/>
        <w:rPr>
          <w:rFonts w:ascii="Times New Roman" w:hAnsi="Times New Roman" w:cs="Times New Roman"/>
          <w:b/>
          <w:color w:val="000000" w:themeColor="text1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Cs w:val="24"/>
        </w:rPr>
        <w:br w:type="page"/>
      </w:r>
    </w:p>
    <w:p w14:paraId="4CF91B32" w14:textId="404FD003" w:rsidR="001341EB" w:rsidRPr="00E973FB" w:rsidRDefault="001341EB" w:rsidP="001341EB">
      <w:pPr>
        <w:rPr>
          <w:rFonts w:ascii="Times New Roman" w:hAnsi="Times New Roman" w:cs="Times New Roman"/>
          <w:b/>
          <w:color w:val="000000" w:themeColor="text1"/>
          <w:szCs w:val="24"/>
        </w:rPr>
      </w:pPr>
      <w:r w:rsidRPr="00E973FB">
        <w:rPr>
          <w:rFonts w:ascii="Times New Roman" w:hAnsi="Times New Roman" w:cs="Times New Roman"/>
          <w:b/>
          <w:color w:val="000000" w:themeColor="text1"/>
          <w:szCs w:val="24"/>
        </w:rPr>
        <w:lastRenderedPageBreak/>
        <w:t xml:space="preserve">Table </w:t>
      </w:r>
      <w:r w:rsidR="00292200">
        <w:rPr>
          <w:rFonts w:ascii="Times New Roman" w:hAnsi="Times New Roman" w:cs="Times New Roman"/>
          <w:b/>
          <w:color w:val="000000" w:themeColor="text1"/>
          <w:szCs w:val="24"/>
        </w:rPr>
        <w:t>S</w:t>
      </w:r>
      <w:r w:rsidRPr="00E973FB">
        <w:rPr>
          <w:rFonts w:ascii="Times New Roman" w:hAnsi="Times New Roman" w:cs="Times New Roman"/>
          <w:b/>
          <w:color w:val="000000" w:themeColor="text1"/>
          <w:szCs w:val="24"/>
        </w:rPr>
        <w:t>1</w:t>
      </w:r>
      <w:r w:rsidR="00660193">
        <w:rPr>
          <w:rFonts w:ascii="Times New Roman" w:hAnsi="Times New Roman" w:cs="Times New Roman"/>
          <w:b/>
          <w:color w:val="000000" w:themeColor="text1"/>
          <w:szCs w:val="24"/>
        </w:rPr>
        <w:t>│</w:t>
      </w:r>
      <w:r w:rsidR="00904C48">
        <w:rPr>
          <w:rFonts w:ascii="Times New Roman" w:hAnsi="Times New Roman" w:cs="Times New Roman"/>
          <w:b/>
          <w:color w:val="000000" w:themeColor="text1"/>
          <w:szCs w:val="24"/>
        </w:rPr>
        <w:t xml:space="preserve">SARS-CoV-2 </w:t>
      </w:r>
      <w:r w:rsidRPr="00E973FB">
        <w:rPr>
          <w:rFonts w:ascii="Times New Roman" w:hAnsi="Times New Roman" w:cs="Times New Roman"/>
          <w:b/>
          <w:color w:val="000000" w:themeColor="text1"/>
          <w:szCs w:val="24"/>
        </w:rPr>
        <w:t>viral proteome (cont’d).</w:t>
      </w:r>
    </w:p>
    <w:p w14:paraId="0B9529EE" w14:textId="77777777" w:rsidR="001341EB" w:rsidRPr="00E973FB" w:rsidRDefault="001341EB" w:rsidP="001341EB">
      <w:pPr>
        <w:rPr>
          <w:color w:val="000000" w:themeColor="text1"/>
        </w:rPr>
      </w:pPr>
    </w:p>
    <w:tbl>
      <w:tblPr>
        <w:tblStyle w:val="Amalstyle1"/>
        <w:tblW w:w="14034" w:type="dxa"/>
        <w:tblLook w:val="06A0" w:firstRow="1" w:lastRow="0" w:firstColumn="1" w:lastColumn="0" w:noHBand="1" w:noVBand="1"/>
      </w:tblPr>
      <w:tblGrid>
        <w:gridCol w:w="562"/>
        <w:gridCol w:w="2982"/>
        <w:gridCol w:w="2268"/>
        <w:gridCol w:w="8222"/>
      </w:tblGrid>
      <w:tr w:rsidR="001341EB" w:rsidRPr="00E973FB" w14:paraId="10F7E3BE" w14:textId="77777777" w:rsidTr="00DF06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single" w:sz="12" w:space="0" w:color="auto"/>
              <w:bottom w:val="single" w:sz="12" w:space="0" w:color="auto"/>
            </w:tcBorders>
          </w:tcPr>
          <w:p w14:paraId="747654FE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  <w:t>No</w:t>
            </w:r>
          </w:p>
        </w:tc>
        <w:tc>
          <w:tcPr>
            <w:tcW w:w="2982" w:type="dxa"/>
            <w:tcBorders>
              <w:top w:val="single" w:sz="12" w:space="0" w:color="auto"/>
              <w:bottom w:val="single" w:sz="12" w:space="0" w:color="auto"/>
            </w:tcBorders>
          </w:tcPr>
          <w:p w14:paraId="7AA783B0" w14:textId="77777777" w:rsidR="001341EB" w:rsidRPr="008B63EF" w:rsidRDefault="001341EB" w:rsidP="001341E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  <w:t>Protein (acronym(s))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</w:tcPr>
          <w:p w14:paraId="0773FB0A" w14:textId="77777777" w:rsidR="001341EB" w:rsidRPr="008B63EF" w:rsidRDefault="001341EB" w:rsidP="001341EB">
            <w:pPr>
              <w:ind w:firstLine="3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  <w:t>Reference sequence</w:t>
            </w:r>
          </w:p>
          <w:p w14:paraId="07726B1B" w14:textId="77777777" w:rsidR="001341EB" w:rsidRPr="008B63EF" w:rsidRDefault="001341EB" w:rsidP="001341E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B63EF"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  <w:t>(no of a.a. residues)</w:t>
            </w:r>
          </w:p>
        </w:tc>
        <w:tc>
          <w:tcPr>
            <w:tcW w:w="8222" w:type="dxa"/>
            <w:tcBorders>
              <w:top w:val="single" w:sz="12" w:space="0" w:color="auto"/>
              <w:bottom w:val="single" w:sz="12" w:space="0" w:color="auto"/>
            </w:tcBorders>
          </w:tcPr>
          <w:p w14:paraId="4B838E53" w14:textId="77777777" w:rsidR="001341EB" w:rsidRPr="008B63EF" w:rsidRDefault="001341EB" w:rsidP="001341EB">
            <w:pPr>
              <w:pBdr>
                <w:top w:val="single" w:sz="6" w:space="7" w:color="CCCCCC"/>
                <w:left w:val="single" w:sz="6" w:space="7" w:color="CCCCCC"/>
                <w:bottom w:val="single" w:sz="6" w:space="7" w:color="CCCCCC"/>
                <w:right w:val="single" w:sz="6" w:space="7" w:color="CCCCCC"/>
              </w:pBd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  <w:t>Function</w:t>
            </w:r>
          </w:p>
        </w:tc>
      </w:tr>
      <w:tr w:rsidR="00DF0628" w:rsidRPr="00E973FB" w14:paraId="692C9E95" w14:textId="77777777" w:rsidTr="00DF0628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single" w:sz="12" w:space="0" w:color="auto"/>
              <w:bottom w:val="nil"/>
            </w:tcBorders>
            <w:vAlign w:val="top"/>
          </w:tcPr>
          <w:p w14:paraId="4ADB88C1" w14:textId="77777777" w:rsidR="00DF0628" w:rsidRPr="00E973FB" w:rsidRDefault="00DF0628" w:rsidP="00DF0628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eastAsia="Times New Roman" w:hAnsi="Times New Roman" w:cs="Times New Roman"/>
                <w:b w:val="0"/>
                <w:color w:val="000000" w:themeColor="text1"/>
                <w:szCs w:val="24"/>
              </w:rPr>
            </w:pPr>
          </w:p>
        </w:tc>
        <w:tc>
          <w:tcPr>
            <w:tcW w:w="2982" w:type="dxa"/>
            <w:tcBorders>
              <w:top w:val="single" w:sz="12" w:space="0" w:color="auto"/>
              <w:bottom w:val="nil"/>
            </w:tcBorders>
            <w:vAlign w:val="top"/>
          </w:tcPr>
          <w:p w14:paraId="631A3EA9" w14:textId="0E02BB31" w:rsidR="00DF0628" w:rsidRPr="008B63EF" w:rsidRDefault="00DF0628" w:rsidP="00744D6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RNA-directed RNA polymerase (nsp12, Pol/</w:t>
            </w:r>
            <w:proofErr w:type="spellStart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RdRp</w:t>
            </w:r>
            <w:proofErr w:type="spellEnd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)</w:t>
            </w:r>
          </w:p>
        </w:tc>
        <w:tc>
          <w:tcPr>
            <w:tcW w:w="2268" w:type="dxa"/>
            <w:tcBorders>
              <w:top w:val="single" w:sz="12" w:space="0" w:color="auto"/>
              <w:bottom w:val="nil"/>
            </w:tcBorders>
          </w:tcPr>
          <w:p w14:paraId="19D40BAA" w14:textId="77777777" w:rsidR="00DF0628" w:rsidRPr="008B63EF" w:rsidRDefault="00DF0628" w:rsidP="00DF06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7.1</w:t>
            </w:r>
          </w:p>
          <w:p w14:paraId="76D02975" w14:textId="77777777" w:rsidR="00DF0628" w:rsidRPr="008B63EF" w:rsidRDefault="00DF0628" w:rsidP="00DF06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932 residues)</w:t>
            </w:r>
          </w:p>
          <w:p w14:paraId="00E2BE7A" w14:textId="77777777" w:rsidR="00DF0628" w:rsidRPr="008B63EF" w:rsidRDefault="00DF0628" w:rsidP="00DF06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</w:p>
        </w:tc>
        <w:tc>
          <w:tcPr>
            <w:tcW w:w="8222" w:type="dxa"/>
            <w:tcBorders>
              <w:top w:val="single" w:sz="12" w:space="0" w:color="auto"/>
              <w:bottom w:val="nil"/>
            </w:tcBorders>
            <w:vAlign w:val="top"/>
          </w:tcPr>
          <w:p w14:paraId="15B20313" w14:textId="2AD37041" w:rsidR="00DF0628" w:rsidRPr="008B63EF" w:rsidRDefault="00DF0628" w:rsidP="00DF06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Replication and transcription of the viral RNA genome. Part of orf1ab polyprotein.</w:t>
            </w:r>
          </w:p>
        </w:tc>
      </w:tr>
      <w:tr w:rsidR="001341EB" w:rsidRPr="00E973FB" w14:paraId="0B0CAFA6" w14:textId="77777777" w:rsidTr="00DF0628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bottom w:val="nil"/>
            </w:tcBorders>
            <w:vAlign w:val="top"/>
          </w:tcPr>
          <w:p w14:paraId="10E89E7B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eastAsia="Times New Roman" w:hAnsi="Times New Roman" w:cs="Times New Roman"/>
                <w:b w:val="0"/>
                <w:color w:val="000000" w:themeColor="text1"/>
                <w:szCs w:val="24"/>
              </w:rPr>
            </w:pPr>
          </w:p>
        </w:tc>
        <w:tc>
          <w:tcPr>
            <w:tcW w:w="2982" w:type="dxa"/>
            <w:tcBorders>
              <w:top w:val="nil"/>
              <w:bottom w:val="nil"/>
            </w:tcBorders>
            <w:vAlign w:val="top"/>
          </w:tcPr>
          <w:p w14:paraId="47149FD6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Helicase (nsp13, Hel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7D44B5B2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8.1</w:t>
            </w:r>
          </w:p>
          <w:p w14:paraId="4FFB6F84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601 residues)</w:t>
            </w:r>
          </w:p>
        </w:tc>
        <w:tc>
          <w:tcPr>
            <w:tcW w:w="8222" w:type="dxa"/>
            <w:tcBorders>
              <w:top w:val="nil"/>
              <w:bottom w:val="nil"/>
            </w:tcBorders>
            <w:vAlign w:val="top"/>
          </w:tcPr>
          <w:p w14:paraId="7BF1EC8C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Multi-functional protein with RNA and DNA duplex-unwinding activities with 5' to 3' polarity.</w:t>
            </w:r>
          </w:p>
        </w:tc>
      </w:tr>
      <w:tr w:rsidR="001341EB" w:rsidRPr="00E973FB" w14:paraId="764EA7CC" w14:textId="77777777" w:rsidTr="001341EB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00BB1F4B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jc w:val="left"/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25AC2543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 xml:space="preserve">Guanine-N7 </w:t>
            </w:r>
            <w:proofErr w:type="gramStart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methyl-transferase</w:t>
            </w:r>
            <w:proofErr w:type="gramEnd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 xml:space="preserve"> (nsp14, </w:t>
            </w:r>
            <w:proofErr w:type="spellStart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ExoN</w:t>
            </w:r>
            <w:proofErr w:type="spellEnd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)</w:t>
            </w:r>
          </w:p>
        </w:tc>
        <w:tc>
          <w:tcPr>
            <w:tcW w:w="2268" w:type="dxa"/>
          </w:tcPr>
          <w:p w14:paraId="581E4AD7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09.1</w:t>
            </w:r>
          </w:p>
          <w:p w14:paraId="1D29F4BC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527 residues)</w:t>
            </w:r>
          </w:p>
        </w:tc>
        <w:tc>
          <w:tcPr>
            <w:tcW w:w="8222" w:type="dxa"/>
            <w:vAlign w:val="top"/>
          </w:tcPr>
          <w:p w14:paraId="6D9E8B30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Exoribonuclease activity acting on both </w:t>
            </w:r>
            <w:proofErr w:type="spellStart"/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ssRNA</w:t>
            </w:r>
            <w:proofErr w:type="spellEnd"/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 and dsRNA in a 3' to 5' direction. N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"/>
              </w:rPr>
              <w:t>7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-guanine methyltransferase activity.</w:t>
            </w:r>
          </w:p>
        </w:tc>
      </w:tr>
      <w:tr w:rsidR="001341EB" w:rsidRPr="00E973FB" w14:paraId="172894FF" w14:textId="77777777" w:rsidTr="001341EB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42882496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7BF0627C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 xml:space="preserve">Uridylate-specific endoribonuclease (nsp15, </w:t>
            </w:r>
            <w:proofErr w:type="spellStart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endoU</w:t>
            </w:r>
            <w:proofErr w:type="spellEnd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 xml:space="preserve">) </w:t>
            </w:r>
          </w:p>
        </w:tc>
        <w:tc>
          <w:tcPr>
            <w:tcW w:w="2268" w:type="dxa"/>
          </w:tcPr>
          <w:p w14:paraId="4FFF20A3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10.1</w:t>
            </w:r>
          </w:p>
          <w:p w14:paraId="0993F525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346 residues)</w:t>
            </w:r>
          </w:p>
          <w:p w14:paraId="0C303D73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</w:p>
        </w:tc>
        <w:tc>
          <w:tcPr>
            <w:tcW w:w="8222" w:type="dxa"/>
            <w:vAlign w:val="top"/>
          </w:tcPr>
          <w:p w14:paraId="31B21050" w14:textId="2D480A88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Mn</w:t>
            </w:r>
            <w:r w:rsidRPr="0079524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"/>
              </w:rPr>
              <w:t>2+</w:t>
            </w:r>
            <w:r w:rsidRPr="0079524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-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dependent, uridylate-specific </w:t>
            </w:r>
            <w:r w:rsidR="0056794D"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endoribonuclease</w:t>
            </w:r>
            <w:r w:rsidR="0056794D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.</w:t>
            </w:r>
          </w:p>
        </w:tc>
      </w:tr>
      <w:tr w:rsidR="001341EB" w:rsidRPr="00E973FB" w14:paraId="2AA4B6BC" w14:textId="77777777" w:rsidTr="001341EB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0AE8BC81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1D944761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 xml:space="preserve">2'-O-ribose </w:t>
            </w:r>
            <w:proofErr w:type="gramStart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methyl-transferase</w:t>
            </w:r>
            <w:proofErr w:type="gramEnd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 xml:space="preserve"> (nsp16)</w:t>
            </w:r>
          </w:p>
        </w:tc>
        <w:tc>
          <w:tcPr>
            <w:tcW w:w="2268" w:type="dxa"/>
            <w:vAlign w:val="top"/>
          </w:tcPr>
          <w:p w14:paraId="5C8315A6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5311.1</w:t>
            </w:r>
          </w:p>
          <w:p w14:paraId="2BE27119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298 residues)</w:t>
            </w:r>
          </w:p>
          <w:p w14:paraId="2919A639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</w:p>
        </w:tc>
        <w:tc>
          <w:tcPr>
            <w:tcW w:w="8222" w:type="dxa"/>
            <w:vAlign w:val="top"/>
          </w:tcPr>
          <w:p w14:paraId="580A9FE3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Methyltransferase mediating mRNA cap 2'-O-ribose methylation to the 5'-cap structure of viral mRNAs - prerequisite for binding of nsp16. Essential function to evade immune system.</w:t>
            </w:r>
          </w:p>
        </w:tc>
      </w:tr>
      <w:tr w:rsidR="001341EB" w:rsidRPr="00E973FB" w14:paraId="6C37A8D1" w14:textId="77777777" w:rsidTr="001341EB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0C031A06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6E0A15D8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Spike glycoprotein (Spike protein S1, S-glycoprotein)</w:t>
            </w:r>
          </w:p>
        </w:tc>
        <w:tc>
          <w:tcPr>
            <w:tcW w:w="2268" w:type="dxa"/>
            <w:vAlign w:val="top"/>
          </w:tcPr>
          <w:p w14:paraId="13F4EC1E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4390.1</w:t>
            </w:r>
          </w:p>
          <w:p w14:paraId="3612FD10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1273 residues)</w:t>
            </w:r>
          </w:p>
        </w:tc>
        <w:tc>
          <w:tcPr>
            <w:tcW w:w="8222" w:type="dxa"/>
            <w:vAlign w:val="top"/>
          </w:tcPr>
          <w:p w14:paraId="11831134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Attaches the virion to the cell membrane by interacting with host receptor, initiating the infection. Binding to human ACE2 and CLEC4M/DC-SIGNR receptors.</w:t>
            </w:r>
          </w:p>
        </w:tc>
      </w:tr>
      <w:tr w:rsidR="001341EB" w:rsidRPr="00E973FB" w14:paraId="3C3E0427" w14:textId="77777777" w:rsidTr="001341EB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2E544B38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72D66F65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Protein 3a (ORF3a)</w:t>
            </w:r>
          </w:p>
          <w:p w14:paraId="277C5D8B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</w:p>
        </w:tc>
        <w:tc>
          <w:tcPr>
            <w:tcW w:w="2268" w:type="dxa"/>
          </w:tcPr>
          <w:p w14:paraId="691D6E0B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4391.1</w:t>
            </w:r>
          </w:p>
          <w:p w14:paraId="29137FF4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275 residues)</w:t>
            </w:r>
          </w:p>
          <w:p w14:paraId="6C2072F4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</w:p>
        </w:tc>
        <w:tc>
          <w:tcPr>
            <w:tcW w:w="8222" w:type="dxa"/>
            <w:vAlign w:val="top"/>
          </w:tcPr>
          <w:p w14:paraId="33E6E723" w14:textId="6A0B9395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Forms K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"/>
              </w:rPr>
              <w:t>+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-sensitive ion channels which may modulate virus release. Up-regulates fibrinogen subunit expression in host lung epithelial cells. Downregulates the type 1 interferon receptor.</w:t>
            </w:r>
          </w:p>
        </w:tc>
      </w:tr>
      <w:tr w:rsidR="001341EB" w:rsidRPr="00E973FB" w14:paraId="69179EB7" w14:textId="77777777" w:rsidTr="001341EB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vAlign w:val="top"/>
          </w:tcPr>
          <w:p w14:paraId="32322F39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Cs w:val="24"/>
              </w:rPr>
            </w:pPr>
          </w:p>
        </w:tc>
        <w:tc>
          <w:tcPr>
            <w:tcW w:w="2982" w:type="dxa"/>
            <w:vAlign w:val="top"/>
          </w:tcPr>
          <w:p w14:paraId="4A4A7C7E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Protein 3b (ORF3</w:t>
            </w:r>
            <w:proofErr w:type="gramStart"/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b)*</w:t>
            </w:r>
            <w:proofErr w:type="gramEnd"/>
          </w:p>
        </w:tc>
        <w:tc>
          <w:tcPr>
            <w:tcW w:w="2268" w:type="dxa"/>
            <w:vAlign w:val="top"/>
          </w:tcPr>
          <w:p w14:paraId="2696BEFF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B63EF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(57 residues)</w:t>
            </w:r>
          </w:p>
        </w:tc>
        <w:tc>
          <w:tcPr>
            <w:tcW w:w="8222" w:type="dxa"/>
            <w:vAlign w:val="top"/>
          </w:tcPr>
          <w:p w14:paraId="002A1295" w14:textId="77777777" w:rsidR="001341EB" w:rsidRPr="008B63EF" w:rsidRDefault="001341EB" w:rsidP="001341E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Inhibits expression of ß-interferon.</w:t>
            </w:r>
          </w:p>
        </w:tc>
      </w:tr>
      <w:tr w:rsidR="001341EB" w:rsidRPr="00E973FB" w14:paraId="43AC532E" w14:textId="77777777" w:rsidTr="001341EB">
        <w:trPr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bottom w:val="nil"/>
            </w:tcBorders>
            <w:vAlign w:val="top"/>
          </w:tcPr>
          <w:p w14:paraId="4A30C259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tcBorders>
              <w:bottom w:val="nil"/>
            </w:tcBorders>
            <w:vAlign w:val="top"/>
          </w:tcPr>
          <w:p w14:paraId="4B9CBFD3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Envelope small membrane protein (E protein)</w:t>
            </w:r>
          </w:p>
          <w:p w14:paraId="5777E648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</w:p>
        </w:tc>
        <w:tc>
          <w:tcPr>
            <w:tcW w:w="2268" w:type="dxa"/>
            <w:tcBorders>
              <w:bottom w:val="nil"/>
            </w:tcBorders>
          </w:tcPr>
          <w:p w14:paraId="2DCA2FD3" w14:textId="77777777" w:rsidR="001341EB" w:rsidRPr="008B63EF" w:rsidRDefault="00CB1913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hyperlink r:id="rId8" w:tgtFrame="_blank" w:history="1">
              <w:r w:rsidR="001341EB" w:rsidRPr="008B63EF">
                <w:rPr>
                  <w:rFonts w:ascii="Times New Roman" w:eastAsia="Times New Roman" w:hAnsi="Times New Roman" w:cs="Times New Roman"/>
                  <w:color w:val="000000" w:themeColor="text1"/>
                  <w:sz w:val="24"/>
                  <w:szCs w:val="24"/>
                  <w:lang w:val="en"/>
                </w:rPr>
                <w:t>YP_009724392.1</w:t>
              </w:r>
            </w:hyperlink>
          </w:p>
          <w:p w14:paraId="4099790F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75 residues)</w:t>
            </w:r>
          </w:p>
          <w:p w14:paraId="5AC61242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</w:p>
        </w:tc>
        <w:tc>
          <w:tcPr>
            <w:tcW w:w="8222" w:type="dxa"/>
            <w:tcBorders>
              <w:bottom w:val="nil"/>
            </w:tcBorders>
            <w:vAlign w:val="top"/>
          </w:tcPr>
          <w:p w14:paraId="7BB757B2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  <w:t>A</w:t>
            </w: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Viroporin in host membranes forming pentameric protein-lipid pores allowing ion transport. Also involved in the induction of apoptosis.</w:t>
            </w:r>
          </w:p>
        </w:tc>
      </w:tr>
      <w:tr w:rsidR="001341EB" w:rsidRPr="00E973FB" w14:paraId="2A6A4A10" w14:textId="77777777" w:rsidTr="00DF0628">
        <w:trPr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bottom w:val="nil"/>
            </w:tcBorders>
            <w:vAlign w:val="top"/>
          </w:tcPr>
          <w:p w14:paraId="44FFEDF1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jc w:val="left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</w:pPr>
          </w:p>
        </w:tc>
        <w:tc>
          <w:tcPr>
            <w:tcW w:w="2982" w:type="dxa"/>
            <w:tcBorders>
              <w:top w:val="nil"/>
              <w:bottom w:val="nil"/>
            </w:tcBorders>
            <w:vAlign w:val="top"/>
          </w:tcPr>
          <w:p w14:paraId="29581569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Membrane protein (M protein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333A3556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YP_009724393.1</w:t>
            </w:r>
          </w:p>
          <w:p w14:paraId="5B1CF610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222 residues)</w:t>
            </w:r>
          </w:p>
        </w:tc>
        <w:tc>
          <w:tcPr>
            <w:tcW w:w="8222" w:type="dxa"/>
            <w:tcBorders>
              <w:top w:val="nil"/>
              <w:bottom w:val="nil"/>
            </w:tcBorders>
            <w:vAlign w:val="top"/>
          </w:tcPr>
          <w:p w14:paraId="0118AB25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vanish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 xml:space="preserve">Component of the viral envelope involved in virus morphogenesis and assembly. </w:t>
            </w:r>
          </w:p>
        </w:tc>
      </w:tr>
      <w:tr w:rsidR="001341EB" w:rsidRPr="00E973FB" w14:paraId="1AEC364E" w14:textId="77777777" w:rsidTr="00DF0628">
        <w:trPr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bottom w:val="single" w:sz="12" w:space="0" w:color="auto"/>
            </w:tcBorders>
            <w:vAlign w:val="top"/>
          </w:tcPr>
          <w:p w14:paraId="4AA81451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eastAsia="Times New Roman" w:hAnsi="Times New Roman" w:cs="Times New Roman"/>
                <w:b w:val="0"/>
                <w:color w:val="000000" w:themeColor="text1"/>
                <w:szCs w:val="24"/>
              </w:rPr>
            </w:pPr>
          </w:p>
        </w:tc>
        <w:tc>
          <w:tcPr>
            <w:tcW w:w="2982" w:type="dxa"/>
            <w:tcBorders>
              <w:top w:val="nil"/>
              <w:bottom w:val="single" w:sz="12" w:space="0" w:color="auto"/>
            </w:tcBorders>
            <w:vAlign w:val="top"/>
          </w:tcPr>
          <w:p w14:paraId="2D2037DD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  <w:lang w:val="en"/>
              </w:rPr>
              <w:t>Non-structural protein 6 (ns6, ORF6)</w:t>
            </w:r>
          </w:p>
        </w:tc>
        <w:tc>
          <w:tcPr>
            <w:tcW w:w="2268" w:type="dxa"/>
            <w:tcBorders>
              <w:top w:val="nil"/>
              <w:bottom w:val="single" w:sz="12" w:space="0" w:color="auto"/>
            </w:tcBorders>
            <w:vAlign w:val="top"/>
          </w:tcPr>
          <w:p w14:paraId="480BDF91" w14:textId="77777777" w:rsidR="001341EB" w:rsidRPr="008B63EF" w:rsidRDefault="00CB1913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hyperlink r:id="rId9" w:tgtFrame="_blank" w:history="1">
              <w:r w:rsidR="001341EB" w:rsidRPr="008B63EF">
                <w:rPr>
                  <w:rFonts w:ascii="Times New Roman" w:eastAsia="Times New Roman" w:hAnsi="Times New Roman" w:cs="Times New Roman"/>
                  <w:color w:val="000000" w:themeColor="text1"/>
                  <w:sz w:val="24"/>
                  <w:szCs w:val="24"/>
                  <w:lang w:val="en"/>
                </w:rPr>
                <w:t>YP_009724394.1</w:t>
              </w:r>
            </w:hyperlink>
          </w:p>
          <w:p w14:paraId="0A8CA60E" w14:textId="77777777" w:rsidR="001341EB" w:rsidRPr="008B63EF" w:rsidRDefault="001341EB" w:rsidP="001341E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(61 residues)</w:t>
            </w:r>
          </w:p>
        </w:tc>
        <w:tc>
          <w:tcPr>
            <w:tcW w:w="8222" w:type="dxa"/>
            <w:tcBorders>
              <w:top w:val="nil"/>
              <w:bottom w:val="single" w:sz="12" w:space="0" w:color="auto"/>
            </w:tcBorders>
            <w:vAlign w:val="top"/>
          </w:tcPr>
          <w:p w14:paraId="50CB1B89" w14:textId="77777777" w:rsidR="001341EB" w:rsidRPr="008B63EF" w:rsidRDefault="001341EB" w:rsidP="001341EB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lang w:val="en"/>
              </w:rPr>
              <w:t>Determinant of virus virulence.</w:t>
            </w:r>
          </w:p>
        </w:tc>
      </w:tr>
    </w:tbl>
    <w:p w14:paraId="0B987BBB" w14:textId="135EEF3D" w:rsidR="001341EB" w:rsidRPr="00E973FB" w:rsidRDefault="001341EB" w:rsidP="001341EB">
      <w:pPr>
        <w:spacing w:line="480" w:lineRule="auto"/>
        <w:rPr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  <w:szCs w:val="24"/>
        </w:rPr>
        <w:br w:type="page"/>
      </w:r>
      <w:r w:rsidRPr="00E973FB">
        <w:rPr>
          <w:rFonts w:ascii="Times New Roman" w:hAnsi="Times New Roman" w:cs="Times New Roman"/>
          <w:b/>
          <w:color w:val="000000" w:themeColor="text1"/>
          <w:szCs w:val="24"/>
        </w:rPr>
        <w:lastRenderedPageBreak/>
        <w:t xml:space="preserve">Table </w:t>
      </w:r>
      <w:r w:rsidR="00292200">
        <w:rPr>
          <w:rFonts w:ascii="Times New Roman" w:hAnsi="Times New Roman" w:cs="Times New Roman"/>
          <w:b/>
          <w:color w:val="000000" w:themeColor="text1"/>
          <w:szCs w:val="24"/>
        </w:rPr>
        <w:t>S</w:t>
      </w:r>
      <w:r w:rsidRPr="00E973FB">
        <w:rPr>
          <w:rFonts w:ascii="Times New Roman" w:hAnsi="Times New Roman" w:cs="Times New Roman"/>
          <w:b/>
          <w:color w:val="000000" w:themeColor="text1"/>
          <w:szCs w:val="24"/>
        </w:rPr>
        <w:t>1</w:t>
      </w:r>
      <w:r w:rsidR="00660193">
        <w:rPr>
          <w:rFonts w:ascii="Times New Roman" w:hAnsi="Times New Roman" w:cs="Times New Roman"/>
          <w:b/>
          <w:color w:val="000000" w:themeColor="text1"/>
          <w:szCs w:val="24"/>
        </w:rPr>
        <w:t>│</w:t>
      </w:r>
      <w:r w:rsidR="00904C48">
        <w:rPr>
          <w:rFonts w:ascii="Times New Roman" w:hAnsi="Times New Roman" w:cs="Times New Roman"/>
          <w:b/>
          <w:color w:val="000000" w:themeColor="text1"/>
          <w:szCs w:val="24"/>
        </w:rPr>
        <w:t xml:space="preserve">SARS-CoV-2 </w:t>
      </w:r>
      <w:r w:rsidRPr="00E973FB">
        <w:rPr>
          <w:rFonts w:ascii="Times New Roman" w:hAnsi="Times New Roman" w:cs="Times New Roman"/>
          <w:b/>
          <w:color w:val="000000" w:themeColor="text1"/>
          <w:szCs w:val="24"/>
        </w:rPr>
        <w:t>viral proteome (cont’d).</w:t>
      </w:r>
    </w:p>
    <w:tbl>
      <w:tblPr>
        <w:tblStyle w:val="Amalstyle1"/>
        <w:tblW w:w="14034" w:type="dxa"/>
        <w:tblLook w:val="06A0" w:firstRow="1" w:lastRow="0" w:firstColumn="1" w:lastColumn="0" w:noHBand="1" w:noVBand="1"/>
      </w:tblPr>
      <w:tblGrid>
        <w:gridCol w:w="562"/>
        <w:gridCol w:w="2982"/>
        <w:gridCol w:w="2268"/>
        <w:gridCol w:w="8222"/>
      </w:tblGrid>
      <w:tr w:rsidR="001341EB" w:rsidRPr="00E973FB" w14:paraId="72852B3C" w14:textId="77777777" w:rsidTr="001341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single" w:sz="12" w:space="0" w:color="auto"/>
              <w:bottom w:val="single" w:sz="12" w:space="0" w:color="auto"/>
            </w:tcBorders>
          </w:tcPr>
          <w:p w14:paraId="73CF7212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  <w:t>No</w:t>
            </w:r>
          </w:p>
        </w:tc>
        <w:tc>
          <w:tcPr>
            <w:tcW w:w="2982" w:type="dxa"/>
            <w:tcBorders>
              <w:top w:val="single" w:sz="12" w:space="0" w:color="auto"/>
              <w:bottom w:val="single" w:sz="12" w:space="0" w:color="auto"/>
            </w:tcBorders>
          </w:tcPr>
          <w:p w14:paraId="78582521" w14:textId="77777777" w:rsidR="001341EB" w:rsidRPr="00E973FB" w:rsidRDefault="001341EB" w:rsidP="001341E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  <w:r w:rsidRPr="00E973FB">
              <w:rPr>
                <w:rFonts w:ascii="Times New Roman" w:hAnsi="Times New Roman" w:cs="Times New Roman"/>
                <w:b w:val="0"/>
                <w:bCs/>
                <w:color w:val="000000" w:themeColor="text1"/>
                <w:sz w:val="24"/>
                <w:szCs w:val="24"/>
                <w:lang w:val="en"/>
              </w:rPr>
              <w:t>Protein (acronym(s))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12" w:space="0" w:color="auto"/>
            </w:tcBorders>
          </w:tcPr>
          <w:p w14:paraId="68956849" w14:textId="77777777" w:rsidR="001341EB" w:rsidRPr="00E973FB" w:rsidRDefault="001341EB" w:rsidP="001341EB">
            <w:pPr>
              <w:ind w:firstLine="39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</w:pPr>
            <w:r w:rsidRPr="00E973FB"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  <w:t>Reference sequence</w:t>
            </w:r>
          </w:p>
          <w:p w14:paraId="46CE97C1" w14:textId="77777777" w:rsidR="001341EB" w:rsidRPr="00E973FB" w:rsidRDefault="001341EB" w:rsidP="001341E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  <w:lang w:val="en"/>
              </w:rPr>
              <w:t>(no of a.a. residues)</w:t>
            </w:r>
          </w:p>
        </w:tc>
        <w:tc>
          <w:tcPr>
            <w:tcW w:w="8222" w:type="dxa"/>
            <w:tcBorders>
              <w:top w:val="single" w:sz="12" w:space="0" w:color="auto"/>
              <w:bottom w:val="single" w:sz="12" w:space="0" w:color="auto"/>
            </w:tcBorders>
          </w:tcPr>
          <w:p w14:paraId="7EA09BC7" w14:textId="77777777" w:rsidR="001341EB" w:rsidRPr="00E973FB" w:rsidRDefault="001341EB" w:rsidP="001341EB">
            <w:pPr>
              <w:pBdr>
                <w:top w:val="single" w:sz="6" w:space="7" w:color="CCCCCC"/>
                <w:left w:val="single" w:sz="6" w:space="7" w:color="CCCCCC"/>
                <w:bottom w:val="single" w:sz="6" w:space="7" w:color="CCCCCC"/>
                <w:right w:val="single" w:sz="6" w:space="7" w:color="CCCCCC"/>
              </w:pBd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vanish/>
                <w:color w:val="000000" w:themeColor="text1"/>
                <w:szCs w:val="24"/>
                <w:lang w:val="en"/>
              </w:rPr>
            </w:pPr>
            <w:r w:rsidRPr="00E973FB">
              <w:rPr>
                <w:rFonts w:ascii="Times New Roman" w:eastAsia="Times New Roman" w:hAnsi="Times New Roman" w:cs="Times New Roman"/>
                <w:b w:val="0"/>
                <w:color w:val="000000" w:themeColor="text1"/>
                <w:sz w:val="24"/>
                <w:szCs w:val="24"/>
              </w:rPr>
              <w:t>Function</w:t>
            </w:r>
          </w:p>
        </w:tc>
      </w:tr>
    </w:tbl>
    <w:tbl>
      <w:tblPr>
        <w:tblStyle w:val="TableGrid"/>
        <w:tblW w:w="1402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2977"/>
        <w:gridCol w:w="1908"/>
        <w:gridCol w:w="8582"/>
      </w:tblGrid>
      <w:tr w:rsidR="00DF0628" w:rsidRPr="00E973FB" w14:paraId="52CD86CA" w14:textId="77777777" w:rsidTr="001341EB">
        <w:tc>
          <w:tcPr>
            <w:tcW w:w="562" w:type="dxa"/>
          </w:tcPr>
          <w:p w14:paraId="1019C383" w14:textId="77777777" w:rsidR="00DF0628" w:rsidRPr="00E973FB" w:rsidRDefault="00DF0628" w:rsidP="00DF0628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</w:p>
        </w:tc>
        <w:tc>
          <w:tcPr>
            <w:tcW w:w="2977" w:type="dxa"/>
          </w:tcPr>
          <w:p w14:paraId="476E22C6" w14:textId="7EAF5A43" w:rsidR="00DF0628" w:rsidRPr="00E973FB" w:rsidRDefault="00DF0628" w:rsidP="00DF0628">
            <w:pPr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  <w:t>Protein 7a (ORF7a)</w:t>
            </w:r>
          </w:p>
        </w:tc>
        <w:tc>
          <w:tcPr>
            <w:tcW w:w="1908" w:type="dxa"/>
            <w:vAlign w:val="center"/>
          </w:tcPr>
          <w:p w14:paraId="2826B221" w14:textId="77777777" w:rsidR="00DF0628" w:rsidRPr="008B63EF" w:rsidRDefault="00DF0628" w:rsidP="00DF0628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YP_009724395.1</w:t>
            </w:r>
          </w:p>
          <w:p w14:paraId="6738E9E2" w14:textId="6F8C6424" w:rsidR="00DF0628" w:rsidRPr="002F4F3E" w:rsidRDefault="00DF0628" w:rsidP="00DF0628">
            <w:pPr>
              <w:jc w:val="center"/>
              <w:rPr>
                <w:rFonts w:ascii="Times New Roman" w:hAnsi="Times New Roman" w:cs="Times New Roman"/>
                <w:szCs w:val="24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(121 residues)</w:t>
            </w:r>
          </w:p>
        </w:tc>
        <w:tc>
          <w:tcPr>
            <w:tcW w:w="8582" w:type="dxa"/>
          </w:tcPr>
          <w:p w14:paraId="0D7168C8" w14:textId="77EAB635" w:rsidR="00DF0628" w:rsidRDefault="00DF0628" w:rsidP="00DF0628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Non-structural protein of unknown function</w:t>
            </w:r>
          </w:p>
        </w:tc>
      </w:tr>
      <w:tr w:rsidR="001341EB" w:rsidRPr="00E973FB" w14:paraId="7754F480" w14:textId="77777777" w:rsidTr="001341EB">
        <w:tc>
          <w:tcPr>
            <w:tcW w:w="562" w:type="dxa"/>
          </w:tcPr>
          <w:p w14:paraId="79D88611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</w:p>
        </w:tc>
        <w:tc>
          <w:tcPr>
            <w:tcW w:w="2977" w:type="dxa"/>
          </w:tcPr>
          <w:p w14:paraId="029C4253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  <w:r w:rsidRPr="00E973FB"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  <w:t>Protein non-structural 7b (ORF7b)</w:t>
            </w:r>
          </w:p>
        </w:tc>
        <w:tc>
          <w:tcPr>
            <w:tcW w:w="1908" w:type="dxa"/>
            <w:vAlign w:val="center"/>
          </w:tcPr>
          <w:p w14:paraId="3FA91F47" w14:textId="77777777" w:rsidR="001341EB" w:rsidRPr="002F4F3E" w:rsidRDefault="001341EB" w:rsidP="001341EB">
            <w:pPr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2F4F3E">
              <w:rPr>
                <w:rFonts w:ascii="Times New Roman" w:hAnsi="Times New Roman" w:cs="Times New Roman"/>
                <w:szCs w:val="24"/>
              </w:rPr>
              <w:t>YP_009725318.1</w:t>
            </w:r>
          </w:p>
          <w:p w14:paraId="5621B851" w14:textId="77777777" w:rsidR="001341EB" w:rsidRPr="00E973FB" w:rsidRDefault="001341EB" w:rsidP="001341E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2F4F3E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(43 residues)</w:t>
            </w:r>
          </w:p>
        </w:tc>
        <w:tc>
          <w:tcPr>
            <w:tcW w:w="8582" w:type="dxa"/>
          </w:tcPr>
          <w:p w14:paraId="66A8DDE1" w14:textId="77777777" w:rsidR="001341E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Unknown function</w:t>
            </w:r>
          </w:p>
        </w:tc>
      </w:tr>
      <w:tr w:rsidR="001341EB" w:rsidRPr="00E973FB" w14:paraId="2848ADFD" w14:textId="77777777" w:rsidTr="001341EB">
        <w:tc>
          <w:tcPr>
            <w:tcW w:w="562" w:type="dxa"/>
          </w:tcPr>
          <w:p w14:paraId="1134C4B2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</w:p>
        </w:tc>
        <w:tc>
          <w:tcPr>
            <w:tcW w:w="2977" w:type="dxa"/>
          </w:tcPr>
          <w:p w14:paraId="306A8D3F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E973FB"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  <w:t>Protein non-structural 8 (ORF8)</w:t>
            </w:r>
          </w:p>
          <w:p w14:paraId="02B986A7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</w:p>
        </w:tc>
        <w:tc>
          <w:tcPr>
            <w:tcW w:w="1908" w:type="dxa"/>
            <w:vAlign w:val="center"/>
          </w:tcPr>
          <w:p w14:paraId="226F6333" w14:textId="77777777" w:rsidR="001341EB" w:rsidRPr="002F4F3E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2F4F3E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YP_009724396.1</w:t>
            </w:r>
          </w:p>
          <w:p w14:paraId="263D6DA7" w14:textId="77777777" w:rsidR="001341EB" w:rsidRPr="002F4F3E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2F4F3E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(121 residues)</w:t>
            </w:r>
          </w:p>
          <w:p w14:paraId="1DA46D25" w14:textId="77777777" w:rsidR="001341EB" w:rsidRPr="00E973FB" w:rsidRDefault="001341EB" w:rsidP="001341E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</w:p>
        </w:tc>
        <w:tc>
          <w:tcPr>
            <w:tcW w:w="8582" w:type="dxa"/>
          </w:tcPr>
          <w:p w14:paraId="47FBF73D" w14:textId="77777777" w:rsidR="001341E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May play a role in host virus interaction.</w:t>
            </w:r>
          </w:p>
        </w:tc>
      </w:tr>
      <w:tr w:rsidR="001341EB" w:rsidRPr="00E973FB" w14:paraId="73872924" w14:textId="77777777" w:rsidTr="001341EB">
        <w:tc>
          <w:tcPr>
            <w:tcW w:w="562" w:type="dxa"/>
          </w:tcPr>
          <w:p w14:paraId="074779B0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</w:p>
        </w:tc>
        <w:tc>
          <w:tcPr>
            <w:tcW w:w="2977" w:type="dxa"/>
          </w:tcPr>
          <w:p w14:paraId="5C13FFF2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E973FB"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  <w:t>Nucleoprotein (NC, ORF9)</w:t>
            </w:r>
          </w:p>
          <w:p w14:paraId="064ECACC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</w:p>
        </w:tc>
        <w:tc>
          <w:tcPr>
            <w:tcW w:w="1908" w:type="dxa"/>
          </w:tcPr>
          <w:p w14:paraId="17C6AC75" w14:textId="77777777" w:rsidR="001341EB" w:rsidRPr="00E973FB" w:rsidRDefault="001341EB" w:rsidP="001341E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YP_009724397.2</w:t>
            </w:r>
          </w:p>
          <w:p w14:paraId="3BD2CEC2" w14:textId="77777777" w:rsidR="001341EB" w:rsidRPr="00E973FB" w:rsidRDefault="001341EB" w:rsidP="001341E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(419 residues)</w:t>
            </w:r>
          </w:p>
          <w:p w14:paraId="2152C28B" w14:textId="77777777" w:rsidR="001341EB" w:rsidRPr="00E973FB" w:rsidRDefault="001341EB" w:rsidP="001341E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</w:p>
        </w:tc>
        <w:tc>
          <w:tcPr>
            <w:tcW w:w="8582" w:type="dxa"/>
            <w:vAlign w:val="center"/>
          </w:tcPr>
          <w:p w14:paraId="7EFE0EB5" w14:textId="7890C463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P</w:t>
            </w:r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 xml:space="preserve">ackages the positive strand viral genome RNA into a helical </w:t>
            </w:r>
            <w:proofErr w:type="spellStart"/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ribonucleocapsid</w:t>
            </w:r>
            <w:proofErr w:type="spellEnd"/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 xml:space="preserve">. </w:t>
            </w:r>
            <w:r w:rsidR="00660193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Also e</w:t>
            </w:r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 xml:space="preserve">nhances efficiency of viral RNA transcription </w:t>
            </w:r>
            <w:r w:rsidR="00660193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and</w:t>
            </w:r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 xml:space="preserve"> viral replication.</w:t>
            </w:r>
          </w:p>
        </w:tc>
      </w:tr>
      <w:tr w:rsidR="001341EB" w:rsidRPr="00E973FB" w14:paraId="63EEB9FF" w14:textId="77777777" w:rsidTr="001341EB">
        <w:tc>
          <w:tcPr>
            <w:tcW w:w="562" w:type="dxa"/>
          </w:tcPr>
          <w:p w14:paraId="23423FCB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hAnsi="Times New Roman" w:cs="Times New Roman"/>
                <w:color w:val="000000" w:themeColor="text1"/>
                <w:szCs w:val="24"/>
              </w:rPr>
            </w:pPr>
          </w:p>
        </w:tc>
        <w:tc>
          <w:tcPr>
            <w:tcW w:w="2977" w:type="dxa"/>
          </w:tcPr>
          <w:p w14:paraId="3F961002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hAnsi="Times New Roman" w:cs="Times New Roman"/>
                <w:color w:val="000000" w:themeColor="text1"/>
                <w:szCs w:val="24"/>
              </w:rPr>
              <w:t>Protein 9b (ORF9</w:t>
            </w:r>
            <w:r>
              <w:rPr>
                <w:rFonts w:ascii="Times New Roman" w:hAnsi="Times New Roman" w:cs="Times New Roman"/>
                <w:color w:val="000000" w:themeColor="text1"/>
                <w:szCs w:val="24"/>
              </w:rPr>
              <w:t>b</w:t>
            </w:r>
            <w:r w:rsidRPr="00E973FB">
              <w:rPr>
                <w:rFonts w:ascii="Times New Roman" w:hAnsi="Times New Roman" w:cs="Times New Roman"/>
                <w:color w:val="000000" w:themeColor="text1"/>
                <w:szCs w:val="24"/>
              </w:rPr>
              <w:t>)</w:t>
            </w:r>
          </w:p>
        </w:tc>
        <w:tc>
          <w:tcPr>
            <w:tcW w:w="1908" w:type="dxa"/>
            <w:vAlign w:val="center"/>
          </w:tcPr>
          <w:p w14:paraId="7AF0FE94" w14:textId="77777777" w:rsidR="001341EB" w:rsidRPr="00E973FB" w:rsidRDefault="001341EB" w:rsidP="001341EB">
            <w:pPr>
              <w:jc w:val="center"/>
              <w:rPr>
                <w:rStyle w:val="Hyperlink"/>
                <w:rFonts w:ascii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hAnsi="Times New Roman" w:cs="Times New Roman"/>
                <w:color w:val="000000" w:themeColor="text1"/>
                <w:szCs w:val="24"/>
              </w:rPr>
              <w:t>ORF9B_WCPV</w:t>
            </w:r>
          </w:p>
          <w:p w14:paraId="0A637C83" w14:textId="77777777" w:rsidR="001341EB" w:rsidRPr="00E973FB" w:rsidRDefault="001341EB" w:rsidP="001341E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hAnsi="Times New Roman" w:cs="Times New Roman"/>
                <w:color w:val="000000" w:themeColor="text1"/>
                <w:szCs w:val="24"/>
              </w:rPr>
              <w:t>(97 residues)</w:t>
            </w:r>
          </w:p>
        </w:tc>
        <w:tc>
          <w:tcPr>
            <w:tcW w:w="8582" w:type="dxa"/>
          </w:tcPr>
          <w:p w14:paraId="25AC7419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  <w:t>Unknown function.</w:t>
            </w:r>
          </w:p>
        </w:tc>
      </w:tr>
      <w:tr w:rsidR="001341EB" w:rsidRPr="00E973FB" w14:paraId="0B7208A4" w14:textId="77777777" w:rsidTr="001341EB">
        <w:tc>
          <w:tcPr>
            <w:tcW w:w="562" w:type="dxa"/>
          </w:tcPr>
          <w:p w14:paraId="58626073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</w:pPr>
          </w:p>
        </w:tc>
        <w:tc>
          <w:tcPr>
            <w:tcW w:w="2977" w:type="dxa"/>
          </w:tcPr>
          <w:p w14:paraId="511AFC6F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E973FB">
              <w:rPr>
                <w:rFonts w:ascii="Times New Roman" w:eastAsia="Times New Roman" w:hAnsi="Times New Roman" w:cs="Times New Roman"/>
                <w:bCs/>
                <w:color w:val="000000" w:themeColor="text1"/>
                <w:szCs w:val="24"/>
                <w:lang w:val="en"/>
              </w:rPr>
              <w:t>ORF10 protein</w:t>
            </w:r>
          </w:p>
          <w:p w14:paraId="1353144E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</w:p>
        </w:tc>
        <w:tc>
          <w:tcPr>
            <w:tcW w:w="1908" w:type="dxa"/>
            <w:vAlign w:val="center"/>
          </w:tcPr>
          <w:p w14:paraId="753EAFFA" w14:textId="77777777" w:rsidR="001341EB" w:rsidRPr="00E973FB" w:rsidRDefault="001341EB" w:rsidP="001341E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</w:pPr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YP_009725255.1</w:t>
            </w:r>
          </w:p>
          <w:p w14:paraId="00F1FA24" w14:textId="77777777" w:rsidR="001341EB" w:rsidRPr="00E973FB" w:rsidRDefault="001341EB" w:rsidP="001341E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  <w:lang w:val="en"/>
              </w:rPr>
              <w:t>(38 residues)</w:t>
            </w:r>
          </w:p>
        </w:tc>
        <w:tc>
          <w:tcPr>
            <w:tcW w:w="8582" w:type="dxa"/>
          </w:tcPr>
          <w:p w14:paraId="5E15F558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  <w:t>Unknown function.</w:t>
            </w:r>
          </w:p>
        </w:tc>
      </w:tr>
      <w:tr w:rsidR="001341EB" w:rsidRPr="00E973FB" w14:paraId="580D7EAA" w14:textId="77777777" w:rsidTr="001341EB">
        <w:tc>
          <w:tcPr>
            <w:tcW w:w="562" w:type="dxa"/>
            <w:tcBorders>
              <w:bottom w:val="single" w:sz="18" w:space="0" w:color="000000" w:themeColor="text1"/>
            </w:tcBorders>
          </w:tcPr>
          <w:p w14:paraId="30C22816" w14:textId="77777777" w:rsidR="001341EB" w:rsidRPr="00E973FB" w:rsidRDefault="001341EB" w:rsidP="001341EB">
            <w:pPr>
              <w:pStyle w:val="ListParagraph"/>
              <w:numPr>
                <w:ilvl w:val="0"/>
                <w:numId w:val="23"/>
              </w:numPr>
              <w:ind w:left="0" w:firstLine="0"/>
              <w:rPr>
                <w:rFonts w:ascii="Times New Roman" w:hAnsi="Times New Roman" w:cs="Times New Roman"/>
                <w:color w:val="000000" w:themeColor="text1"/>
                <w:szCs w:val="24"/>
              </w:rPr>
            </w:pPr>
          </w:p>
        </w:tc>
        <w:tc>
          <w:tcPr>
            <w:tcW w:w="2977" w:type="dxa"/>
            <w:tcBorders>
              <w:bottom w:val="single" w:sz="18" w:space="0" w:color="000000" w:themeColor="text1"/>
            </w:tcBorders>
          </w:tcPr>
          <w:p w14:paraId="2388A9CA" w14:textId="77777777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hAnsi="Times New Roman" w:cs="Times New Roman"/>
                <w:color w:val="000000" w:themeColor="text1"/>
                <w:szCs w:val="24"/>
              </w:rPr>
              <w:t>Uncharacterized protein 14</w:t>
            </w:r>
            <w:r>
              <w:rPr>
                <w:rFonts w:ascii="Times New Roman" w:hAnsi="Times New Roman" w:cs="Times New Roman"/>
                <w:color w:val="000000" w:themeColor="text1"/>
                <w:szCs w:val="24"/>
              </w:rPr>
              <w:t xml:space="preserve"> (</w:t>
            </w:r>
            <w:r w:rsidRPr="00E973FB">
              <w:rPr>
                <w:rFonts w:ascii="Times New Roman" w:hAnsi="Times New Roman" w:cs="Times New Roman"/>
                <w:color w:val="000000" w:themeColor="text1"/>
                <w:szCs w:val="24"/>
              </w:rPr>
              <w:t>ORF14</w:t>
            </w:r>
            <w:r>
              <w:rPr>
                <w:rFonts w:ascii="Times New Roman" w:hAnsi="Times New Roman" w:cs="Times New Roman"/>
                <w:color w:val="000000" w:themeColor="text1"/>
                <w:szCs w:val="24"/>
              </w:rPr>
              <w:t>)</w:t>
            </w:r>
          </w:p>
        </w:tc>
        <w:tc>
          <w:tcPr>
            <w:tcW w:w="1908" w:type="dxa"/>
            <w:tcBorders>
              <w:bottom w:val="single" w:sz="18" w:space="0" w:color="000000" w:themeColor="text1"/>
            </w:tcBorders>
            <w:vAlign w:val="center"/>
          </w:tcPr>
          <w:p w14:paraId="4CE65D09" w14:textId="77777777" w:rsidR="001341EB" w:rsidRPr="00E973FB" w:rsidRDefault="001341EB" w:rsidP="001341EB">
            <w:pPr>
              <w:jc w:val="center"/>
              <w:rPr>
                <w:rFonts w:ascii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hAnsi="Times New Roman" w:cs="Times New Roman"/>
                <w:color w:val="000000" w:themeColor="text1"/>
                <w:szCs w:val="24"/>
              </w:rPr>
              <w:t>Y14_WCPV</w:t>
            </w:r>
          </w:p>
          <w:p w14:paraId="3C8BF404" w14:textId="77777777" w:rsidR="001341EB" w:rsidRPr="00E973FB" w:rsidRDefault="001341EB" w:rsidP="001341EB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hAnsi="Times New Roman" w:cs="Times New Roman"/>
                <w:color w:val="000000" w:themeColor="text1"/>
                <w:szCs w:val="24"/>
              </w:rPr>
              <w:t>(73 residues)</w:t>
            </w:r>
          </w:p>
        </w:tc>
        <w:tc>
          <w:tcPr>
            <w:tcW w:w="8582" w:type="dxa"/>
            <w:tcBorders>
              <w:bottom w:val="single" w:sz="18" w:space="0" w:color="000000" w:themeColor="text1"/>
            </w:tcBorders>
          </w:tcPr>
          <w:p w14:paraId="601D1DCF" w14:textId="5F4DF171" w:rsidR="001341EB" w:rsidRPr="00E973FB" w:rsidRDefault="001341EB" w:rsidP="001341EB">
            <w:pPr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</w:pPr>
            <w:r w:rsidRPr="00E973FB"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  <w:t>Unknown</w:t>
            </w:r>
            <w:r w:rsidR="00795240">
              <w:rPr>
                <w:rFonts w:ascii="Times New Roman" w:eastAsia="Times New Roman" w:hAnsi="Times New Roman" w:cs="Times New Roman"/>
                <w:color w:val="000000" w:themeColor="text1"/>
                <w:szCs w:val="24"/>
              </w:rPr>
              <w:t xml:space="preserve"> function.</w:t>
            </w:r>
          </w:p>
        </w:tc>
      </w:tr>
    </w:tbl>
    <w:p w14:paraId="18C13240" w14:textId="77777777" w:rsidR="001341EB" w:rsidRDefault="001341EB" w:rsidP="001341EB">
      <w:pPr>
        <w:rPr>
          <w:rFonts w:ascii="Times New Roman" w:eastAsia="Times New Roman" w:hAnsi="Times New Roman" w:cs="Times New Roman"/>
          <w:color w:val="000000" w:themeColor="text1"/>
          <w:szCs w:val="24"/>
        </w:rPr>
      </w:pPr>
    </w:p>
    <w:p w14:paraId="46B189B5" w14:textId="2DADF03A" w:rsidR="001341EB" w:rsidRDefault="001341EB" w:rsidP="001341EB">
      <w:pPr>
        <w:rPr>
          <w:rFonts w:ascii="Times New Roman" w:eastAsia="Times New Roman" w:hAnsi="Times New Roman" w:cs="Times New Roman"/>
          <w:color w:val="000000" w:themeColor="text1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Cs w:val="24"/>
        </w:rPr>
        <w:t>*Sequence from</w:t>
      </w:r>
      <w:r w:rsidR="00A74238">
        <w:rPr>
          <w:rFonts w:ascii="Times New Roman" w:eastAsia="Times New Roman" w:hAnsi="Times New Roman" w:cs="Times New Roman"/>
          <w:color w:val="000000" w:themeColor="text1"/>
          <w:szCs w:val="24"/>
        </w:rPr>
        <w:t xml:space="preserve"> reference</w:t>
      </w:r>
      <w:r w:rsidR="002971B3">
        <w:rPr>
          <w:rFonts w:ascii="Times New Roman" w:eastAsia="Times New Roman" w:hAnsi="Times New Roman" w:cs="Times New Roman"/>
          <w:color w:val="000000" w:themeColor="text1"/>
          <w:szCs w:val="24"/>
        </w:rPr>
        <w:t xml:space="preserve"> </w:t>
      </w:r>
      <w:r w:rsidR="00C17980">
        <w:rPr>
          <w:rFonts w:ascii="Times New Roman" w:eastAsia="Times New Roman" w:hAnsi="Times New Roman" w:cs="Times New Roman"/>
          <w:color w:val="000000" w:themeColor="text1"/>
          <w:szCs w:val="24"/>
        </w:rPr>
        <w:fldChar w:fldCharType="begin"/>
      </w:r>
      <w:r w:rsidR="0017006C">
        <w:rPr>
          <w:rFonts w:ascii="Times New Roman" w:eastAsia="Times New Roman" w:hAnsi="Times New Roman" w:cs="Times New Roman"/>
          <w:color w:val="000000" w:themeColor="text1"/>
          <w:szCs w:val="24"/>
        </w:rPr>
        <w:instrText xml:space="preserve"> ADDIN EN.CITE &lt;EndNote&gt;&lt;Cite&gt;&lt;Author&gt;Chan&lt;/Author&gt;&lt;Year&gt;2020&lt;/Year&gt;&lt;RecNum&gt;12783&lt;/RecNum&gt;&lt;DisplayText&gt;(Chan et al., 2020)&lt;/DisplayText&gt;&lt;record&gt;&lt;rec-number&gt;12783&lt;/rec-number&gt;&lt;foreign-keys&gt;&lt;key app="EN" db-id="v02ad0d5cszsxne2vsm5wrxbarp9rd2spzpv" timestamp="1584714834"&gt;12783&lt;/key&gt;&lt;/foreign-keys&gt;&lt;ref-type name="Journal Article"&gt;17&lt;/ref-type&gt;&lt;contributors&gt;&lt;authors&gt;&lt;author&gt;Chan, Jasper Fuk-Woo&lt;/author&gt;&lt;author&gt;Kok, Kin-Hang&lt;/author&gt;&lt;author&gt;Zhu, Zheng&lt;/author&gt;&lt;author&gt;Chu, Hin&lt;/author&gt;&lt;author&gt;To, Kelvin Kai-Wang&lt;/author&gt;&lt;author&gt;Yuan, Shuofeng&lt;/author&gt;&lt;author&gt;Yuen, Kwok-Yung&lt;/author&gt;&lt;/authors&gt;&lt;/contributors&gt;&lt;titles&gt;&lt;title&gt;Genomic characterization of the 2019 novel human-pathogenic coronavirus isolated from a patient with atypical pneumonia after visiting Wuhan&lt;/title&gt;&lt;secondary-title&gt;Emerging Microbes &amp;amp; Infections&lt;/secondary-title&gt;&lt;/titles&gt;&lt;periodical&gt;&lt;full-title&gt;Emerging Microbes &amp;amp; Infections&lt;/full-title&gt;&lt;/periodical&gt;&lt;pages&gt;221-236&lt;/pages&gt;&lt;volume&gt;9&lt;/volume&gt;&lt;number&gt;1&lt;/number&gt;&lt;dates&gt;&lt;year&gt;2020&lt;/year&gt;&lt;pub-dates&gt;&lt;date&gt;2020/01/01&lt;/date&gt;&lt;/pub-dates&gt;&lt;/dates&gt;&lt;publisher&gt;Taylor &amp;amp; Francis&lt;/publisher&gt;&lt;isbn&gt;null&lt;/isbn&gt;&lt;urls&gt;&lt;related-urls&gt;&lt;url&gt;https://doi.org/10.1080/22221751.2020.1719902&lt;/url&gt;&lt;/related-urls&gt;&lt;/urls&gt;&lt;electronic-resource-num&gt;10.1080/22221751.2020.1719902&lt;/electronic-resource-num&gt;&lt;/record&gt;&lt;/Cite&gt;&lt;/EndNote&gt;</w:instrText>
      </w:r>
      <w:r w:rsidR="00C17980">
        <w:rPr>
          <w:rFonts w:ascii="Times New Roman" w:eastAsia="Times New Roman" w:hAnsi="Times New Roman" w:cs="Times New Roman"/>
          <w:color w:val="000000" w:themeColor="text1"/>
          <w:szCs w:val="24"/>
        </w:rPr>
        <w:fldChar w:fldCharType="separate"/>
      </w:r>
      <w:r w:rsidR="0017006C">
        <w:rPr>
          <w:rFonts w:ascii="Times New Roman" w:eastAsia="Times New Roman" w:hAnsi="Times New Roman" w:cs="Times New Roman"/>
          <w:noProof/>
          <w:color w:val="000000" w:themeColor="text1"/>
          <w:szCs w:val="24"/>
        </w:rPr>
        <w:t>(</w:t>
      </w:r>
      <w:hyperlink w:anchor="_ENREF_1" w:tooltip="Chan, 2020 #12783" w:history="1">
        <w:r w:rsidR="001365AC">
          <w:rPr>
            <w:rFonts w:ascii="Times New Roman" w:eastAsia="Times New Roman" w:hAnsi="Times New Roman" w:cs="Times New Roman"/>
            <w:noProof/>
            <w:color w:val="000000" w:themeColor="text1"/>
            <w:szCs w:val="24"/>
          </w:rPr>
          <w:t>Chan et al., 2020</w:t>
        </w:r>
      </w:hyperlink>
      <w:r w:rsidR="0017006C">
        <w:rPr>
          <w:rFonts w:ascii="Times New Roman" w:eastAsia="Times New Roman" w:hAnsi="Times New Roman" w:cs="Times New Roman"/>
          <w:noProof/>
          <w:color w:val="000000" w:themeColor="text1"/>
          <w:szCs w:val="24"/>
        </w:rPr>
        <w:t>)</w:t>
      </w:r>
      <w:r w:rsidR="00C17980">
        <w:rPr>
          <w:rFonts w:ascii="Times New Roman" w:eastAsia="Times New Roman" w:hAnsi="Times New Roman" w:cs="Times New Roman"/>
          <w:color w:val="000000" w:themeColor="text1"/>
          <w:szCs w:val="24"/>
        </w:rPr>
        <w:fldChar w:fldCharType="end"/>
      </w:r>
      <w:r w:rsidR="00272681">
        <w:rPr>
          <w:rFonts w:ascii="Times New Roman" w:eastAsia="Times New Roman" w:hAnsi="Times New Roman" w:cs="Times New Roman"/>
          <w:color w:val="000000" w:themeColor="text1"/>
          <w:szCs w:val="24"/>
        </w:rPr>
        <w:t>.</w:t>
      </w:r>
    </w:p>
    <w:p w14:paraId="23FCB108" w14:textId="77777777" w:rsidR="001341EB" w:rsidRDefault="001341EB" w:rsidP="001341EB">
      <w:pPr>
        <w:rPr>
          <w:rFonts w:ascii="Times New Roman" w:eastAsia="Times New Roman" w:hAnsi="Times New Roman" w:cs="Times New Roman"/>
          <w:color w:val="000000" w:themeColor="text1"/>
          <w:szCs w:val="24"/>
        </w:rPr>
      </w:pPr>
    </w:p>
    <w:p w14:paraId="4F8201E3" w14:textId="77777777" w:rsidR="001341EB" w:rsidRDefault="001341EB" w:rsidP="001341EB">
      <w:pPr>
        <w:rPr>
          <w:rFonts w:ascii="Times New Roman" w:eastAsia="Times New Roman" w:hAnsi="Times New Roman" w:cs="Times New Roman"/>
          <w:color w:val="000000" w:themeColor="text1"/>
          <w:szCs w:val="24"/>
        </w:rPr>
        <w:sectPr w:rsidR="001341EB" w:rsidSect="00810F73">
          <w:footerReference w:type="default" r:id="rId10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98F3768" w14:textId="4EC40C53" w:rsidR="001341EB" w:rsidRPr="00DC08EE" w:rsidRDefault="001341EB" w:rsidP="001341EB">
      <w:pPr>
        <w:autoSpaceDE w:val="0"/>
        <w:autoSpaceDN w:val="0"/>
        <w:adjustRightInd w:val="0"/>
        <w:snapToGrid w:val="0"/>
        <w:spacing w:line="480" w:lineRule="auto"/>
        <w:rPr>
          <w:rFonts w:ascii="Times New Roman" w:eastAsia="Times New Roman" w:hAnsi="Times New Roman" w:cs="Times New Roman"/>
          <w:b/>
          <w:color w:val="000000" w:themeColor="text1"/>
          <w:szCs w:val="24"/>
        </w:rPr>
      </w:pPr>
      <w:r w:rsidRPr="00DC08EE">
        <w:rPr>
          <w:rFonts w:ascii="Times New Roman" w:eastAsia="Times New Roman" w:hAnsi="Times New Roman" w:cs="Times New Roman"/>
          <w:b/>
          <w:color w:val="000000" w:themeColor="text1"/>
          <w:szCs w:val="24"/>
        </w:rPr>
        <w:lastRenderedPageBreak/>
        <w:t xml:space="preserve">Table </w:t>
      </w:r>
      <w:r>
        <w:rPr>
          <w:rFonts w:ascii="Times New Roman" w:eastAsia="Times New Roman" w:hAnsi="Times New Roman" w:cs="Times New Roman"/>
          <w:b/>
          <w:color w:val="000000" w:themeColor="text1"/>
          <w:szCs w:val="24"/>
        </w:rPr>
        <w:t>S</w:t>
      </w:r>
      <w:r w:rsidRPr="00DC08EE">
        <w:rPr>
          <w:rFonts w:ascii="Times New Roman" w:eastAsia="Times New Roman" w:hAnsi="Times New Roman" w:cs="Times New Roman"/>
          <w:b/>
          <w:color w:val="000000" w:themeColor="text1"/>
          <w:szCs w:val="24"/>
        </w:rPr>
        <w:t>2</w:t>
      </w:r>
      <w:r w:rsidR="00660193">
        <w:rPr>
          <w:rFonts w:ascii="Times New Roman" w:hAnsi="Times New Roman" w:cs="Times New Roman"/>
          <w:b/>
          <w:color w:val="000000" w:themeColor="text1"/>
          <w:szCs w:val="24"/>
        </w:rPr>
        <w:t>│</w:t>
      </w:r>
      <w:r w:rsidRPr="00DC08EE">
        <w:rPr>
          <w:rFonts w:ascii="Times New Roman" w:eastAsia="Times New Roman" w:hAnsi="Times New Roman" w:cs="Times New Roman"/>
          <w:b/>
          <w:color w:val="000000" w:themeColor="text1"/>
          <w:szCs w:val="24"/>
        </w:rPr>
        <w:t xml:space="preserve">Receptor binding domain of </w:t>
      </w:r>
      <w:r w:rsidR="00904C48">
        <w:rPr>
          <w:rFonts w:ascii="Times New Roman" w:hAnsi="Times New Roman" w:cs="Times New Roman"/>
          <w:b/>
          <w:color w:val="000000" w:themeColor="text1"/>
          <w:szCs w:val="24"/>
        </w:rPr>
        <w:t xml:space="preserve">SARS-CoV-2 </w:t>
      </w:r>
      <w:r w:rsidRPr="00DC08EE">
        <w:rPr>
          <w:rFonts w:ascii="Times New Roman" w:hAnsi="Times New Roman" w:cs="Times New Roman"/>
          <w:b/>
          <w:color w:val="000000" w:themeColor="text1"/>
          <w:szCs w:val="24"/>
        </w:rPr>
        <w:t>viral proteome.</w:t>
      </w:r>
      <w:r w:rsidRPr="00DC08EE">
        <w:rPr>
          <w:rFonts w:ascii="Times New Roman" w:eastAsia="Times New Roman" w:hAnsi="Times New Roman" w:cs="Times New Roman"/>
          <w:b/>
          <w:color w:val="000000" w:themeColor="text1"/>
          <w:szCs w:val="24"/>
        </w:rPr>
        <w:t xml:space="preserve"> </w:t>
      </w:r>
    </w:p>
    <w:tbl>
      <w:tblPr>
        <w:tblW w:w="6799" w:type="dxa"/>
        <w:tblLook w:val="04A0" w:firstRow="1" w:lastRow="0" w:firstColumn="1" w:lastColumn="0" w:noHBand="0" w:noVBand="1"/>
      </w:tblPr>
      <w:tblGrid>
        <w:gridCol w:w="927"/>
        <w:gridCol w:w="916"/>
        <w:gridCol w:w="897"/>
        <w:gridCol w:w="601"/>
        <w:gridCol w:w="907"/>
        <w:gridCol w:w="1308"/>
        <w:gridCol w:w="1243"/>
      </w:tblGrid>
      <w:tr w:rsidR="001341EB" w:rsidRPr="008B63EF" w14:paraId="324E2AD5" w14:textId="77777777" w:rsidTr="001341EB">
        <w:trPr>
          <w:trHeight w:val="300"/>
        </w:trPr>
        <w:tc>
          <w:tcPr>
            <w:tcW w:w="927" w:type="dxa"/>
            <w:vMerge w:val="restar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64D77BC" w14:textId="77777777" w:rsidR="001341EB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Amino acid</w:t>
            </w:r>
          </w:p>
        </w:tc>
        <w:tc>
          <w:tcPr>
            <w:tcW w:w="1813" w:type="dxa"/>
            <w:gridSpan w:val="2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34F730CD" w14:textId="77777777" w:rsidR="001341EB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N</w:t>
            </w:r>
          </w:p>
        </w:tc>
        <w:tc>
          <w:tcPr>
            <w:tcW w:w="1508" w:type="dxa"/>
            <w:gridSpan w:val="2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0A18099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Prevalence</w:t>
            </w:r>
          </w:p>
        </w:tc>
        <w:tc>
          <w:tcPr>
            <w:tcW w:w="1308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7345C30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Proportion in RBD (%)</w:t>
            </w:r>
          </w:p>
        </w:tc>
        <w:tc>
          <w:tcPr>
            <w:tcW w:w="1243" w:type="dxa"/>
            <w:vMerge w:val="restar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EC18D1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Fold Enrichment</w:t>
            </w:r>
          </w:p>
        </w:tc>
      </w:tr>
      <w:tr w:rsidR="001341EB" w:rsidRPr="008B63EF" w14:paraId="1F3AD57D" w14:textId="77777777" w:rsidTr="001341EB">
        <w:trPr>
          <w:trHeight w:val="300"/>
        </w:trPr>
        <w:tc>
          <w:tcPr>
            <w:tcW w:w="927" w:type="dxa"/>
            <w:vMerge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hideMark/>
          </w:tcPr>
          <w:p w14:paraId="7BCDFCCD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</w:p>
        </w:tc>
        <w:tc>
          <w:tcPr>
            <w:tcW w:w="916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86832FE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All</w:t>
            </w:r>
          </w:p>
        </w:tc>
        <w:tc>
          <w:tcPr>
            <w:tcW w:w="897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079111E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(RBD)</w:t>
            </w:r>
          </w:p>
        </w:tc>
        <w:tc>
          <w:tcPr>
            <w:tcW w:w="601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F927360" w14:textId="77777777" w:rsidR="001341EB" w:rsidRPr="008B63EF" w:rsidRDefault="001341EB" w:rsidP="001341EB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All</w:t>
            </w:r>
          </w:p>
        </w:tc>
        <w:tc>
          <w:tcPr>
            <w:tcW w:w="907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613505" w14:textId="77777777" w:rsidR="001341EB" w:rsidRPr="008B63EF" w:rsidRDefault="001341EB" w:rsidP="001341EB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RBD</w:t>
            </w:r>
          </w:p>
        </w:tc>
        <w:tc>
          <w:tcPr>
            <w:tcW w:w="1308" w:type="dxa"/>
            <w:vMerge/>
            <w:tcBorders>
              <w:top w:val="single" w:sz="12" w:space="0" w:color="auto"/>
              <w:bottom w:val="single" w:sz="12" w:space="0" w:color="auto"/>
            </w:tcBorders>
          </w:tcPr>
          <w:p w14:paraId="1C3BC022" w14:textId="77777777" w:rsidR="001341EB" w:rsidRPr="008B63EF" w:rsidRDefault="001341EB" w:rsidP="001341EB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</w:p>
        </w:tc>
        <w:tc>
          <w:tcPr>
            <w:tcW w:w="1243" w:type="dxa"/>
            <w:vMerge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hideMark/>
          </w:tcPr>
          <w:p w14:paraId="3B469E7C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</w:p>
        </w:tc>
      </w:tr>
      <w:tr w:rsidR="001341EB" w:rsidRPr="008B63EF" w14:paraId="7B9B3FBF" w14:textId="77777777" w:rsidTr="001341EB">
        <w:trPr>
          <w:trHeight w:val="300"/>
        </w:trPr>
        <w:tc>
          <w:tcPr>
            <w:tcW w:w="927" w:type="dxa"/>
            <w:tcBorders>
              <w:top w:val="single" w:sz="12" w:space="0" w:color="auto"/>
              <w:left w:val="nil"/>
            </w:tcBorders>
            <w:shd w:val="clear" w:color="auto" w:fill="auto"/>
            <w:noWrap/>
            <w:hideMark/>
          </w:tcPr>
          <w:p w14:paraId="2F1CD91A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Ala</w:t>
            </w:r>
          </w:p>
        </w:tc>
        <w:tc>
          <w:tcPr>
            <w:tcW w:w="916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00C1993C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667</w:t>
            </w:r>
          </w:p>
        </w:tc>
        <w:tc>
          <w:tcPr>
            <w:tcW w:w="897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1E203DA9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8</w:t>
            </w:r>
          </w:p>
        </w:tc>
        <w:tc>
          <w:tcPr>
            <w:tcW w:w="601" w:type="dxa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5EA2BF9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6.76</w:t>
            </w:r>
          </w:p>
        </w:tc>
        <w:tc>
          <w:tcPr>
            <w:tcW w:w="907" w:type="dxa"/>
            <w:tcBorders>
              <w:top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3A5E1EA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9</w:t>
            </w:r>
          </w:p>
        </w:tc>
        <w:tc>
          <w:tcPr>
            <w:tcW w:w="1308" w:type="dxa"/>
            <w:tcBorders>
              <w:top w:val="single" w:sz="12" w:space="0" w:color="auto"/>
            </w:tcBorders>
            <w:vAlign w:val="bottom"/>
          </w:tcPr>
          <w:p w14:paraId="5DD87FC2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7</w:t>
            </w:r>
          </w:p>
        </w:tc>
        <w:tc>
          <w:tcPr>
            <w:tcW w:w="1243" w:type="dxa"/>
            <w:tcBorders>
              <w:top w:val="single" w:sz="12" w:space="0" w:color="auto"/>
            </w:tcBorders>
            <w:shd w:val="clear" w:color="auto" w:fill="auto"/>
            <w:noWrap/>
            <w:hideMark/>
          </w:tcPr>
          <w:p w14:paraId="55AA26B1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4</w:t>
            </w:r>
          </w:p>
        </w:tc>
      </w:tr>
      <w:tr w:rsidR="001341EB" w:rsidRPr="008B63EF" w14:paraId="5870DBB5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0DE96E5D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Arg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4F3B8F8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58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3AFDC1D3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10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40193B2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.63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3B8BD78D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7.7</w:t>
            </w:r>
          </w:p>
        </w:tc>
        <w:tc>
          <w:tcPr>
            <w:tcW w:w="1308" w:type="dxa"/>
            <w:vAlign w:val="bottom"/>
          </w:tcPr>
          <w:p w14:paraId="7ED9056D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0.7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66B21231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9</w:t>
            </w:r>
          </w:p>
        </w:tc>
      </w:tr>
      <w:tr w:rsidR="001341EB" w:rsidRPr="008B63EF" w14:paraId="354404D5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7CA99CE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proofErr w:type="spellStart"/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Asn</w:t>
            </w:r>
            <w:proofErr w:type="spellEnd"/>
          </w:p>
        </w:tc>
        <w:tc>
          <w:tcPr>
            <w:tcW w:w="916" w:type="dxa"/>
            <w:shd w:val="clear" w:color="auto" w:fill="auto"/>
            <w:noWrap/>
            <w:hideMark/>
          </w:tcPr>
          <w:p w14:paraId="11F4FDD9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37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7EBB1CA9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2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6B476D63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.44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2E3C61AE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6.8</w:t>
            </w:r>
          </w:p>
        </w:tc>
        <w:tc>
          <w:tcPr>
            <w:tcW w:w="1308" w:type="dxa"/>
            <w:vAlign w:val="bottom"/>
          </w:tcPr>
          <w:p w14:paraId="5D7C2DA5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7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7FF0002F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2</w:t>
            </w:r>
          </w:p>
        </w:tc>
      </w:tr>
      <w:tr w:rsidR="001341EB" w:rsidRPr="008B63EF" w14:paraId="6CC248AE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0D7A3FAA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Asp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25E91FE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14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7B796470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5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7B0F0B21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.21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0B2AE74E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7.3</w:t>
            </w:r>
          </w:p>
        </w:tc>
        <w:tc>
          <w:tcPr>
            <w:tcW w:w="1308" w:type="dxa"/>
            <w:vAlign w:val="bottom"/>
          </w:tcPr>
          <w:p w14:paraId="07F8479F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5AE05FA6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</w:t>
            </w:r>
          </w:p>
        </w:tc>
      </w:tr>
      <w:tr w:rsidR="001341EB" w:rsidRPr="008B63EF" w14:paraId="64EFF077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746B3232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proofErr w:type="spellStart"/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Cys</w:t>
            </w:r>
            <w:proofErr w:type="spellEnd"/>
          </w:p>
        </w:tc>
        <w:tc>
          <w:tcPr>
            <w:tcW w:w="916" w:type="dxa"/>
            <w:shd w:val="clear" w:color="auto" w:fill="auto"/>
            <w:noWrap/>
            <w:hideMark/>
          </w:tcPr>
          <w:p w14:paraId="4F719316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10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5324949F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5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D668B9A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.14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220665BE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4</w:t>
            </w:r>
          </w:p>
        </w:tc>
        <w:tc>
          <w:tcPr>
            <w:tcW w:w="1308" w:type="dxa"/>
            <w:vAlign w:val="bottom"/>
          </w:tcPr>
          <w:p w14:paraId="6A79F8D9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.8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644C79F7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</w:t>
            </w:r>
          </w:p>
        </w:tc>
      </w:tr>
      <w:tr w:rsidR="001341EB" w:rsidRPr="008B63EF" w14:paraId="24B942D2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63E8E91C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Gln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7943B5E1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69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35A5695B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9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25C7A233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.74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76A645B5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.7</w:t>
            </w:r>
          </w:p>
        </w:tc>
        <w:tc>
          <w:tcPr>
            <w:tcW w:w="1308" w:type="dxa"/>
            <w:vAlign w:val="bottom"/>
          </w:tcPr>
          <w:p w14:paraId="63CD2005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7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9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4F5255FA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</w:t>
            </w:r>
          </w:p>
        </w:tc>
      </w:tr>
      <w:tr w:rsidR="001341EB" w:rsidRPr="008B63EF" w14:paraId="4D57171E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72453473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Glu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63FA0886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52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0A25FA7D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1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6E073FE9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.58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272BB7D2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6.6</w:t>
            </w:r>
          </w:p>
        </w:tc>
        <w:tc>
          <w:tcPr>
            <w:tcW w:w="1308" w:type="dxa"/>
            <w:vAlign w:val="bottom"/>
          </w:tcPr>
          <w:p w14:paraId="5337B59A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9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1B3EA54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4</w:t>
            </w:r>
          </w:p>
        </w:tc>
      </w:tr>
      <w:tr w:rsidR="001341EB" w:rsidRPr="008B63EF" w14:paraId="43D99471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211EA594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proofErr w:type="spellStart"/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Gly</w:t>
            </w:r>
            <w:proofErr w:type="spellEnd"/>
          </w:p>
        </w:tc>
        <w:tc>
          <w:tcPr>
            <w:tcW w:w="916" w:type="dxa"/>
            <w:shd w:val="clear" w:color="auto" w:fill="auto"/>
            <w:noWrap/>
            <w:hideMark/>
          </w:tcPr>
          <w:p w14:paraId="2FC2E3C7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74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62A907EE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2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09A22FF9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.82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2E171643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.5</w:t>
            </w:r>
          </w:p>
        </w:tc>
        <w:tc>
          <w:tcPr>
            <w:tcW w:w="1308" w:type="dxa"/>
            <w:vAlign w:val="bottom"/>
          </w:tcPr>
          <w:p w14:paraId="46BDC1A9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.8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78BB4882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6</w:t>
            </w:r>
          </w:p>
        </w:tc>
      </w:tr>
      <w:tr w:rsidR="001341EB" w:rsidRPr="008B63EF" w14:paraId="218F41B4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0D209E94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His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377039FB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93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676D1E15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7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60280BE8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96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7B5D9BEB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7</w:t>
            </w:r>
          </w:p>
        </w:tc>
        <w:tc>
          <w:tcPr>
            <w:tcW w:w="1308" w:type="dxa"/>
            <w:vAlign w:val="bottom"/>
          </w:tcPr>
          <w:p w14:paraId="51338201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.8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400F2F1D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4</w:t>
            </w:r>
          </w:p>
        </w:tc>
      </w:tr>
      <w:tr w:rsidR="001341EB" w:rsidRPr="008B63EF" w14:paraId="0A339148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0FD86BE3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Ile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7CAFA09A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14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78B13C89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426C5911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.21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51A1C069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3</w:t>
            </w:r>
          </w:p>
        </w:tc>
        <w:tc>
          <w:tcPr>
            <w:tcW w:w="1308" w:type="dxa"/>
            <w:vAlign w:val="bottom"/>
          </w:tcPr>
          <w:p w14:paraId="455F50D0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6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74AC1F24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</w:t>
            </w:r>
          </w:p>
        </w:tc>
      </w:tr>
      <w:tr w:rsidR="001341EB" w:rsidRPr="008B63EF" w14:paraId="00F14B97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77592B87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Leu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32E7D8F9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950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037B96E9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7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75922F1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9.63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719E372A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.4</w:t>
            </w:r>
          </w:p>
        </w:tc>
        <w:tc>
          <w:tcPr>
            <w:tcW w:w="1308" w:type="dxa"/>
            <w:vAlign w:val="bottom"/>
          </w:tcPr>
          <w:p w14:paraId="5DB72843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8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569082A8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</w:t>
            </w:r>
          </w:p>
        </w:tc>
      </w:tr>
      <w:tr w:rsidR="001341EB" w:rsidRPr="008B63EF" w14:paraId="040CF252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43ED8A31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Lys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0ADB455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68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18FF906B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74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1F5417BD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.76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781F7058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1.9</w:t>
            </w:r>
          </w:p>
        </w:tc>
        <w:tc>
          <w:tcPr>
            <w:tcW w:w="1308" w:type="dxa"/>
            <w:vAlign w:val="bottom"/>
          </w:tcPr>
          <w:p w14:paraId="6925D322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3.0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6B21A03B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</w:t>
            </w:r>
          </w:p>
        </w:tc>
      </w:tr>
      <w:tr w:rsidR="001341EB" w:rsidRPr="008B63EF" w14:paraId="1578AB7A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7FB8E311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Met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72EBF49D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03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61142B89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7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5DD71463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06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1F361034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1</w:t>
            </w:r>
          </w:p>
        </w:tc>
        <w:tc>
          <w:tcPr>
            <w:tcW w:w="1308" w:type="dxa"/>
            <w:vAlign w:val="bottom"/>
          </w:tcPr>
          <w:p w14:paraId="7818667D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.5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5B20D42D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6</w:t>
            </w:r>
          </w:p>
        </w:tc>
      </w:tr>
      <w:tr w:rsidR="001341EB" w:rsidRPr="008B63EF" w14:paraId="39649D5F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515714BA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proofErr w:type="spellStart"/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Phe</w:t>
            </w:r>
            <w:proofErr w:type="spellEnd"/>
          </w:p>
        </w:tc>
        <w:tc>
          <w:tcPr>
            <w:tcW w:w="916" w:type="dxa"/>
            <w:shd w:val="clear" w:color="auto" w:fill="auto"/>
            <w:noWrap/>
            <w:hideMark/>
          </w:tcPr>
          <w:p w14:paraId="14C30042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04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17EDB1E8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3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14CEC12A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.11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5AD51E5B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1</w:t>
            </w:r>
          </w:p>
        </w:tc>
        <w:tc>
          <w:tcPr>
            <w:tcW w:w="1308" w:type="dxa"/>
            <w:vAlign w:val="bottom"/>
          </w:tcPr>
          <w:p w14:paraId="3CFA6871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6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6D8599A7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4</w:t>
            </w:r>
          </w:p>
        </w:tc>
      </w:tr>
      <w:tr w:rsidR="001341EB" w:rsidRPr="008B63EF" w14:paraId="544E6BEB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63F6092C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Pro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70CAB7A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04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2BF42CE7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3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516B6C6A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.09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212AF7D3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.7</w:t>
            </w:r>
          </w:p>
        </w:tc>
        <w:tc>
          <w:tcPr>
            <w:tcW w:w="1308" w:type="dxa"/>
            <w:vAlign w:val="bottom"/>
          </w:tcPr>
          <w:p w14:paraId="087220EA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7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1D655A8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9</w:t>
            </w:r>
          </w:p>
        </w:tc>
      </w:tr>
      <w:tr w:rsidR="001341EB" w:rsidRPr="008B63EF" w14:paraId="656FA9DD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5F8EFAC6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Ser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0B37670F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665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677957DB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3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52C493F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6.74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7F02C3CF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.5</w:t>
            </w:r>
          </w:p>
        </w:tc>
        <w:tc>
          <w:tcPr>
            <w:tcW w:w="1308" w:type="dxa"/>
            <w:vAlign w:val="bottom"/>
          </w:tcPr>
          <w:p w14:paraId="281ED8CF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.0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4270335F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</w:t>
            </w:r>
          </w:p>
        </w:tc>
      </w:tr>
      <w:tr w:rsidR="001341EB" w:rsidRPr="008B63EF" w14:paraId="48123D90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07D461C6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proofErr w:type="spellStart"/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Thr</w:t>
            </w:r>
            <w:proofErr w:type="spellEnd"/>
          </w:p>
        </w:tc>
        <w:tc>
          <w:tcPr>
            <w:tcW w:w="916" w:type="dxa"/>
            <w:shd w:val="clear" w:color="auto" w:fill="auto"/>
            <w:noWrap/>
            <w:hideMark/>
          </w:tcPr>
          <w:p w14:paraId="79B79E47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728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143FF039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3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73EF79DE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7.38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45233E92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.3</w:t>
            </w:r>
          </w:p>
        </w:tc>
        <w:tc>
          <w:tcPr>
            <w:tcW w:w="1308" w:type="dxa"/>
            <w:vAlign w:val="bottom"/>
          </w:tcPr>
          <w:p w14:paraId="742449DE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.5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2F32B9E4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7</w:t>
            </w:r>
          </w:p>
        </w:tc>
      </w:tr>
      <w:tr w:rsidR="001341EB" w:rsidRPr="008B63EF" w14:paraId="1EE1415D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7ED0A011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proofErr w:type="spellStart"/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Trp</w:t>
            </w:r>
            <w:proofErr w:type="spellEnd"/>
          </w:p>
        </w:tc>
        <w:tc>
          <w:tcPr>
            <w:tcW w:w="916" w:type="dxa"/>
            <w:shd w:val="clear" w:color="auto" w:fill="auto"/>
            <w:noWrap/>
            <w:hideMark/>
          </w:tcPr>
          <w:p w14:paraId="24999574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13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33073E8F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7F7CF5D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15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38DAED57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3</w:t>
            </w:r>
          </w:p>
        </w:tc>
        <w:tc>
          <w:tcPr>
            <w:tcW w:w="1308" w:type="dxa"/>
            <w:vAlign w:val="bottom"/>
          </w:tcPr>
          <w:p w14:paraId="41CFF22E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618AA4CD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</w:t>
            </w:r>
          </w:p>
        </w:tc>
      </w:tr>
      <w:tr w:rsidR="001341EB" w:rsidRPr="008B63EF" w14:paraId="3568411F" w14:textId="77777777" w:rsidTr="001341EB">
        <w:trPr>
          <w:trHeight w:val="300"/>
        </w:trPr>
        <w:tc>
          <w:tcPr>
            <w:tcW w:w="927" w:type="dxa"/>
            <w:tcBorders>
              <w:left w:val="nil"/>
            </w:tcBorders>
            <w:shd w:val="clear" w:color="auto" w:fill="auto"/>
            <w:noWrap/>
            <w:hideMark/>
          </w:tcPr>
          <w:p w14:paraId="42954E0C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Tyr</w:t>
            </w:r>
          </w:p>
        </w:tc>
        <w:tc>
          <w:tcPr>
            <w:tcW w:w="916" w:type="dxa"/>
            <w:shd w:val="clear" w:color="auto" w:fill="auto"/>
            <w:noWrap/>
            <w:hideMark/>
          </w:tcPr>
          <w:p w14:paraId="74E00436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48</w:t>
            </w:r>
          </w:p>
        </w:tc>
        <w:tc>
          <w:tcPr>
            <w:tcW w:w="897" w:type="dxa"/>
            <w:shd w:val="clear" w:color="auto" w:fill="auto"/>
            <w:noWrap/>
            <w:hideMark/>
          </w:tcPr>
          <w:p w14:paraId="510E945C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3</w:t>
            </w:r>
          </w:p>
        </w:tc>
        <w:tc>
          <w:tcPr>
            <w:tcW w:w="601" w:type="dxa"/>
            <w:shd w:val="clear" w:color="auto" w:fill="auto"/>
            <w:noWrap/>
            <w:vAlign w:val="center"/>
            <w:hideMark/>
          </w:tcPr>
          <w:p w14:paraId="375E7A4B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.54</w:t>
            </w:r>
          </w:p>
        </w:tc>
        <w:tc>
          <w:tcPr>
            <w:tcW w:w="907" w:type="dxa"/>
            <w:shd w:val="clear" w:color="auto" w:fill="auto"/>
            <w:noWrap/>
            <w:vAlign w:val="bottom"/>
            <w:hideMark/>
          </w:tcPr>
          <w:p w14:paraId="3E86662A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.7</w:t>
            </w:r>
          </w:p>
        </w:tc>
        <w:tc>
          <w:tcPr>
            <w:tcW w:w="1308" w:type="dxa"/>
            <w:vAlign w:val="bottom"/>
          </w:tcPr>
          <w:p w14:paraId="450A27B5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5.1</w:t>
            </w:r>
          </w:p>
        </w:tc>
        <w:tc>
          <w:tcPr>
            <w:tcW w:w="1243" w:type="dxa"/>
            <w:shd w:val="clear" w:color="auto" w:fill="auto"/>
            <w:noWrap/>
            <w:hideMark/>
          </w:tcPr>
          <w:p w14:paraId="31A22B6A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8</w:t>
            </w:r>
          </w:p>
        </w:tc>
      </w:tr>
      <w:tr w:rsidR="001341EB" w:rsidRPr="008B63EF" w14:paraId="1AB53C6F" w14:textId="77777777" w:rsidTr="001341EB">
        <w:trPr>
          <w:trHeight w:val="300"/>
        </w:trPr>
        <w:tc>
          <w:tcPr>
            <w:tcW w:w="927" w:type="dxa"/>
            <w:tcBorders>
              <w:left w:val="nil"/>
              <w:bottom w:val="single" w:sz="12" w:space="0" w:color="auto"/>
            </w:tcBorders>
            <w:shd w:val="clear" w:color="auto" w:fill="auto"/>
            <w:noWrap/>
            <w:hideMark/>
          </w:tcPr>
          <w:p w14:paraId="7B972444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Val</w:t>
            </w:r>
          </w:p>
        </w:tc>
        <w:tc>
          <w:tcPr>
            <w:tcW w:w="91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70573505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796</w:t>
            </w:r>
          </w:p>
        </w:tc>
        <w:tc>
          <w:tcPr>
            <w:tcW w:w="897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5C99E572" w14:textId="77777777" w:rsidR="001341EB" w:rsidRPr="008B63EF" w:rsidRDefault="001341EB" w:rsidP="001341EB">
            <w:pPr>
              <w:tabs>
                <w:tab w:val="left" w:pos="456"/>
              </w:tabs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8</w:t>
            </w:r>
          </w:p>
        </w:tc>
        <w:tc>
          <w:tcPr>
            <w:tcW w:w="601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7041E28" w14:textId="77777777" w:rsidR="001341EB" w:rsidRPr="008B63EF" w:rsidRDefault="001341EB" w:rsidP="001341EB">
            <w:pPr>
              <w:spacing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8.07</w:t>
            </w:r>
          </w:p>
        </w:tc>
        <w:tc>
          <w:tcPr>
            <w:tcW w:w="907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05B2E9" w14:textId="77777777" w:rsidR="001341EB" w:rsidRPr="008B63EF" w:rsidRDefault="001341EB" w:rsidP="001341EB">
            <w:pPr>
              <w:spacing w:line="480" w:lineRule="auto"/>
              <w:ind w:right="227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9</w:t>
            </w:r>
          </w:p>
        </w:tc>
        <w:tc>
          <w:tcPr>
            <w:tcW w:w="1308" w:type="dxa"/>
            <w:tcBorders>
              <w:bottom w:val="single" w:sz="12" w:space="0" w:color="auto"/>
            </w:tcBorders>
            <w:vAlign w:val="bottom"/>
          </w:tcPr>
          <w:p w14:paraId="39AD47F9" w14:textId="77777777" w:rsidR="001341EB" w:rsidRPr="008B63EF" w:rsidRDefault="001341EB" w:rsidP="001341EB">
            <w:pPr>
              <w:spacing w:line="480" w:lineRule="auto"/>
              <w:ind w:right="284"/>
              <w:jc w:val="right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2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3</w:t>
            </w:r>
          </w:p>
        </w:tc>
        <w:tc>
          <w:tcPr>
            <w:tcW w:w="1243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47AEDF31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4</w:t>
            </w:r>
          </w:p>
        </w:tc>
      </w:tr>
      <w:tr w:rsidR="001341EB" w:rsidRPr="008B63EF" w14:paraId="2D2F7A69" w14:textId="77777777" w:rsidTr="001341EB">
        <w:trPr>
          <w:trHeight w:val="315"/>
        </w:trPr>
        <w:tc>
          <w:tcPr>
            <w:tcW w:w="92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DC3BCD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Total:</w:t>
            </w:r>
          </w:p>
        </w:tc>
        <w:tc>
          <w:tcPr>
            <w:tcW w:w="91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EEFA44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9867</w:t>
            </w:r>
          </w:p>
        </w:tc>
        <w:tc>
          <w:tcPr>
            <w:tcW w:w="89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3F7E4" w14:textId="77777777" w:rsidR="001341EB" w:rsidRPr="008B63EF" w:rsidRDefault="001341EB" w:rsidP="001341EB">
            <w:pPr>
              <w:spacing w:line="480" w:lineRule="auto"/>
              <w:ind w:right="227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 w:rsidRPr="008B63EF"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620</w:t>
            </w:r>
          </w:p>
        </w:tc>
        <w:tc>
          <w:tcPr>
            <w:tcW w:w="60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49C2F7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00</w:t>
            </w:r>
          </w:p>
        </w:tc>
        <w:tc>
          <w:tcPr>
            <w:tcW w:w="90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C94F19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  <w:t>100</w:t>
            </w:r>
          </w:p>
        </w:tc>
        <w:tc>
          <w:tcPr>
            <w:tcW w:w="130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BEC7C54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</w:p>
        </w:tc>
        <w:tc>
          <w:tcPr>
            <w:tcW w:w="124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6A5AF1" w14:textId="77777777" w:rsidR="001341EB" w:rsidRPr="008B63EF" w:rsidRDefault="001341EB" w:rsidP="001341EB">
            <w:pPr>
              <w:spacing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lang w:val="en-US"/>
              </w:rPr>
            </w:pPr>
          </w:p>
        </w:tc>
      </w:tr>
    </w:tbl>
    <w:p w14:paraId="229E837C" w14:textId="16ACF920" w:rsidR="001365AC" w:rsidRDefault="001341EB" w:rsidP="00AB2611">
      <w:pPr>
        <w:spacing w:line="480" w:lineRule="auto"/>
        <w:rPr>
          <w:rFonts w:ascii="Times New Roman" w:eastAsia="Times New Roman" w:hAnsi="Times New Roman" w:cs="Times New Roman"/>
          <w:color w:val="000000"/>
          <w:szCs w:val="24"/>
          <w:lang w:val="en-US"/>
        </w:rPr>
      </w:pPr>
      <w:r>
        <w:rPr>
          <w:rFonts w:ascii="Times New Roman" w:eastAsia="Times New Roman" w:hAnsi="Times New Roman" w:cs="Times New Roman"/>
          <w:color w:val="000000" w:themeColor="text1"/>
          <w:szCs w:val="24"/>
        </w:rPr>
        <w:t xml:space="preserve">RBD analysis was applied to </w:t>
      </w:r>
      <w:r w:rsidR="00904C48">
        <w:rPr>
          <w:rFonts w:ascii="Times New Roman" w:eastAsia="Times New Roman" w:hAnsi="Times New Roman" w:cs="Times New Roman"/>
          <w:color w:val="000000" w:themeColor="text1"/>
          <w:szCs w:val="24"/>
        </w:rPr>
        <w:t xml:space="preserve">SARS-CoV-2 </w:t>
      </w:r>
      <w:r>
        <w:rPr>
          <w:rFonts w:ascii="Times New Roman" w:eastAsia="Times New Roman" w:hAnsi="Times New Roman" w:cs="Times New Roman"/>
          <w:color w:val="000000" w:themeColor="text1"/>
          <w:szCs w:val="24"/>
        </w:rPr>
        <w:t xml:space="preserve">proteome (see Table S1) using a window of 5 amino acids and </w:t>
      </w:r>
      <w:r w:rsidR="00A528BA" w:rsidRPr="0059518A">
        <w:rPr>
          <w:rFonts w:ascii="Times New Roman" w:eastAsia="Times New Roman" w:hAnsi="Times New Roman" w:cs="Times New Roman"/>
          <w:color w:val="000000"/>
          <w:szCs w:val="24"/>
          <w:lang w:val="x-none"/>
        </w:rPr>
        <w:t>gyration</w:t>
      </w:r>
      <w:r w:rsidR="00A528BA" w:rsidRPr="0059518A">
        <w:rPr>
          <w:rFonts w:ascii="Times New Roman" w:eastAsia="Times New Roman" w:hAnsi="Times New Roman" w:cs="Times New Roman"/>
          <w:color w:val="000000"/>
          <w:szCs w:val="24"/>
          <w:lang w:val="en-US"/>
        </w:rPr>
        <w:t xml:space="preserve"> </w:t>
      </w:r>
      <w:r w:rsidR="00A528BA" w:rsidRPr="0059518A">
        <w:rPr>
          <w:rFonts w:ascii="Times New Roman" w:eastAsia="Times New Roman" w:hAnsi="Times New Roman" w:cs="Times New Roman"/>
          <w:color w:val="000000"/>
          <w:szCs w:val="24"/>
          <w:lang w:val="x-none"/>
        </w:rPr>
        <w:t>angle between two consecutive residues in the</w:t>
      </w:r>
      <w:r w:rsidR="00A528BA" w:rsidRPr="0059518A">
        <w:rPr>
          <w:rFonts w:ascii="Times New Roman" w:eastAsia="Times New Roman" w:hAnsi="Times New Roman" w:cs="Times New Roman"/>
          <w:color w:val="000000"/>
          <w:szCs w:val="24"/>
          <w:lang w:val="en-US"/>
        </w:rPr>
        <w:t xml:space="preserve"> </w:t>
      </w:r>
      <w:r w:rsidR="00A528BA" w:rsidRPr="0059518A">
        <w:rPr>
          <w:rFonts w:ascii="Times New Roman" w:eastAsia="Times New Roman" w:hAnsi="Times New Roman" w:cs="Times New Roman"/>
          <w:color w:val="000000"/>
          <w:szCs w:val="24"/>
          <w:lang w:val="x-none"/>
        </w:rPr>
        <w:t>sequence</w:t>
      </w:r>
      <w:r w:rsidR="00A528BA" w:rsidRPr="0059518A">
        <w:rPr>
          <w:rFonts w:ascii="Times New Roman" w:eastAsia="Times New Roman" w:hAnsi="Times New Roman" w:cs="Times New Roman"/>
          <w:color w:val="000000"/>
          <w:szCs w:val="24"/>
          <w:lang w:val="en-US"/>
        </w:rPr>
        <w:t xml:space="preserve"> of 100°</w:t>
      </w:r>
      <w:r w:rsidR="00272681">
        <w:rPr>
          <w:rFonts w:ascii="Times New Roman" w:eastAsia="Times New Roman" w:hAnsi="Times New Roman" w:cs="Times New Roman"/>
          <w:color w:val="000000"/>
          <w:szCs w:val="24"/>
          <w:lang w:val="en-US"/>
        </w:rPr>
        <w:t xml:space="preserve"> </w:t>
      </w:r>
      <w:r w:rsidR="00C17980">
        <w:rPr>
          <w:rFonts w:ascii="Times New Roman" w:eastAsia="Times New Roman" w:hAnsi="Times New Roman" w:cs="Times New Roman"/>
          <w:color w:val="000000"/>
          <w:szCs w:val="24"/>
          <w:lang w:val="en-US"/>
        </w:rPr>
        <w:fldChar w:fldCharType="begin"/>
      </w:r>
      <w:r w:rsidR="0017006C">
        <w:rPr>
          <w:rFonts w:ascii="Times New Roman" w:eastAsia="Times New Roman" w:hAnsi="Times New Roman" w:cs="Times New Roman"/>
          <w:color w:val="000000"/>
          <w:szCs w:val="24"/>
          <w:lang w:val="en-US"/>
        </w:rPr>
        <w:instrText xml:space="preserve"> ADDIN EN.CITE &lt;EndNote&gt;&lt;Cite&gt;&lt;Author&gt;Gallet&lt;/Author&gt;&lt;Year&gt;2000&lt;/Year&gt;&lt;RecNum&gt;6001&lt;/RecNum&gt;&lt;DisplayText&gt;(Gallet et al., 2000)&lt;/DisplayText&gt;&lt;record&gt;&lt;rec-number&gt;6001&lt;/rec-number&gt;&lt;foreign-keys&gt;&lt;key app="EN" db-id="v02ad0d5cszsxne2vsm5wrxbarp9rd2spzpv" timestamp="1367317597"&gt;6001&lt;/key&gt;&lt;/foreign-keys&gt;&lt;ref-type name="Journal Article"&gt;17&lt;/ref-type&gt;&lt;contributors&gt;&lt;authors&gt;&lt;author&gt;Gallet, X.&lt;/author&gt;&lt;author&gt;Charloteaux, B.&lt;/author&gt;&lt;author&gt;Thomas, A.&lt;/author&gt;&lt;author&gt;Braseur, R.&lt;/author&gt;&lt;/authors&gt;&lt;/contributors&gt;&lt;titles&gt;&lt;title&gt;A fast method to predict protein interaction sites from sequences&lt;/title&gt;&lt;secondary-title&gt;J.Mol.Biol.&lt;/secondary-title&gt;&lt;/titles&gt;&lt;periodical&gt;&lt;full-title&gt;J.Mol.Biol.&lt;/full-title&gt;&lt;/periodical&gt;&lt;pages&gt;917-926&lt;/pages&gt;&lt;volume&gt;302&lt;/volume&gt;&lt;number&gt;4&lt;/number&gt;&lt;reprint-edition&gt;IN FILE&lt;/reprint-edition&gt;&lt;keywords&gt;&lt;keyword&gt;protein&lt;/keyword&gt;&lt;/keywords&gt;&lt;dates&gt;&lt;year&gt;2000&lt;/year&gt;&lt;/dates&gt;&lt;urls&gt;&lt;/urls&gt;&lt;/record&gt;&lt;/Cite&gt;&lt;/EndNote&gt;</w:instrText>
      </w:r>
      <w:r w:rsidR="00C17980">
        <w:rPr>
          <w:rFonts w:ascii="Times New Roman" w:eastAsia="Times New Roman" w:hAnsi="Times New Roman" w:cs="Times New Roman"/>
          <w:color w:val="000000"/>
          <w:szCs w:val="24"/>
          <w:lang w:val="en-US"/>
        </w:rPr>
        <w:fldChar w:fldCharType="separate"/>
      </w:r>
      <w:r w:rsidR="0017006C">
        <w:rPr>
          <w:rFonts w:ascii="Times New Roman" w:eastAsia="Times New Roman" w:hAnsi="Times New Roman" w:cs="Times New Roman"/>
          <w:noProof/>
          <w:color w:val="000000"/>
          <w:szCs w:val="24"/>
          <w:lang w:val="en-US"/>
        </w:rPr>
        <w:t>(</w:t>
      </w:r>
      <w:hyperlink w:anchor="_ENREF_2" w:tooltip="Gallet, 2000 #6001" w:history="1">
        <w:r w:rsidR="001365AC">
          <w:rPr>
            <w:rFonts w:ascii="Times New Roman" w:eastAsia="Times New Roman" w:hAnsi="Times New Roman" w:cs="Times New Roman"/>
            <w:noProof/>
            <w:color w:val="000000"/>
            <w:szCs w:val="24"/>
            <w:lang w:val="en-US"/>
          </w:rPr>
          <w:t>Gallet et al., 2000</w:t>
        </w:r>
      </w:hyperlink>
      <w:r w:rsidR="0017006C">
        <w:rPr>
          <w:rFonts w:ascii="Times New Roman" w:eastAsia="Times New Roman" w:hAnsi="Times New Roman" w:cs="Times New Roman"/>
          <w:noProof/>
          <w:color w:val="000000"/>
          <w:szCs w:val="24"/>
          <w:lang w:val="en-US"/>
        </w:rPr>
        <w:t>)</w:t>
      </w:r>
      <w:r w:rsidR="00C17980">
        <w:rPr>
          <w:rFonts w:ascii="Times New Roman" w:eastAsia="Times New Roman" w:hAnsi="Times New Roman" w:cs="Times New Roman"/>
          <w:color w:val="000000"/>
          <w:szCs w:val="24"/>
          <w:lang w:val="en-US"/>
        </w:rPr>
        <w:fldChar w:fldCharType="end"/>
      </w:r>
      <w:r w:rsidR="00272681">
        <w:rPr>
          <w:rFonts w:ascii="Times New Roman" w:eastAsia="Times New Roman" w:hAnsi="Times New Roman" w:cs="Times New Roman"/>
          <w:color w:val="000000"/>
          <w:szCs w:val="24"/>
          <w:lang w:val="en-US"/>
        </w:rPr>
        <w:t>.</w:t>
      </w:r>
    </w:p>
    <w:p w14:paraId="1033DCFF" w14:textId="77777777" w:rsidR="001365AC" w:rsidRDefault="001365AC" w:rsidP="00AB2611">
      <w:pPr>
        <w:spacing w:line="480" w:lineRule="auto"/>
        <w:rPr>
          <w:rFonts w:ascii="Times New Roman" w:eastAsia="Times New Roman" w:hAnsi="Times New Roman" w:cs="Times New Roman"/>
          <w:color w:val="000000"/>
          <w:szCs w:val="24"/>
          <w:lang w:val="en-US"/>
        </w:rPr>
      </w:pPr>
    </w:p>
    <w:p w14:paraId="201FBAF7" w14:textId="77777777" w:rsidR="001365AC" w:rsidRPr="001365AC" w:rsidRDefault="001365AC" w:rsidP="001365AC">
      <w:pPr>
        <w:pStyle w:val="EndNoteBibliographyTitle"/>
        <w:jc w:val="left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365AC">
        <w:rPr>
          <w:b/>
        </w:rPr>
        <w:t>REFERENCES</w:t>
      </w:r>
    </w:p>
    <w:p w14:paraId="4921A112" w14:textId="77777777" w:rsidR="001365AC" w:rsidRPr="001365AC" w:rsidRDefault="001365AC" w:rsidP="001365AC">
      <w:pPr>
        <w:pStyle w:val="EndNoteBibliographyTitle"/>
        <w:rPr>
          <w:b/>
        </w:rPr>
      </w:pPr>
    </w:p>
    <w:p w14:paraId="218EDA33" w14:textId="77777777" w:rsidR="001365AC" w:rsidRPr="001365AC" w:rsidRDefault="001365AC" w:rsidP="001365AC">
      <w:pPr>
        <w:pStyle w:val="EndNoteBibliography"/>
        <w:ind w:left="720" w:hanging="720"/>
      </w:pPr>
      <w:bookmarkStart w:id="1" w:name="_ENREF_1"/>
      <w:r w:rsidRPr="001365AC">
        <w:t xml:space="preserve">Chan, J.F.-W., Kok, K.-H., Zhu, Z., Chu, H., To, K.K.-W., Yuan, S., and Yuen, K.-Y. (2020). Genomic characterization of the 2019 novel human-pathogenic coronavirus isolated from a patient with atypical pneumonia after visiting Wuhan. </w:t>
      </w:r>
      <w:r w:rsidRPr="001365AC">
        <w:rPr>
          <w:i/>
        </w:rPr>
        <w:t>Emerging Microbes &amp; Infections</w:t>
      </w:r>
      <w:r w:rsidRPr="001365AC">
        <w:t xml:space="preserve"> 9</w:t>
      </w:r>
      <w:r w:rsidRPr="001365AC">
        <w:rPr>
          <w:b/>
        </w:rPr>
        <w:t>,</w:t>
      </w:r>
      <w:r w:rsidRPr="001365AC">
        <w:t xml:space="preserve"> 221-236.</w:t>
      </w:r>
      <w:bookmarkEnd w:id="1"/>
    </w:p>
    <w:p w14:paraId="6D2BD391" w14:textId="77777777" w:rsidR="001365AC" w:rsidRPr="001365AC" w:rsidRDefault="001365AC" w:rsidP="001365AC">
      <w:pPr>
        <w:pStyle w:val="EndNoteBibliography"/>
        <w:ind w:left="720" w:hanging="720"/>
      </w:pPr>
      <w:bookmarkStart w:id="2" w:name="_ENREF_2"/>
      <w:r w:rsidRPr="001365AC">
        <w:t xml:space="preserve">Gallet, X., Charloteaux, B., Thomas, A., and Braseur, R. (2000). A fast method to predict protein interaction sites from sequences. </w:t>
      </w:r>
      <w:r w:rsidRPr="001365AC">
        <w:rPr>
          <w:i/>
        </w:rPr>
        <w:t>J.Mol.Biol.</w:t>
      </w:r>
      <w:r w:rsidRPr="001365AC">
        <w:t xml:space="preserve"> 302</w:t>
      </w:r>
      <w:r w:rsidRPr="001365AC">
        <w:rPr>
          <w:b/>
        </w:rPr>
        <w:t>,</w:t>
      </w:r>
      <w:r w:rsidRPr="001365AC">
        <w:t xml:space="preserve"> 917-926.</w:t>
      </w:r>
      <w:bookmarkEnd w:id="2"/>
    </w:p>
    <w:p w14:paraId="50699A14" w14:textId="00558DC1" w:rsidR="0044269A" w:rsidRDefault="001365AC" w:rsidP="00AB2611">
      <w:pPr>
        <w:spacing w:line="480" w:lineRule="auto"/>
        <w:rPr>
          <w:rFonts w:asciiTheme="majorBidi" w:hAnsiTheme="majorBidi" w:cstheme="majorBidi"/>
          <w:szCs w:val="24"/>
        </w:rPr>
      </w:pPr>
      <w:r>
        <w:rPr>
          <w:rFonts w:asciiTheme="majorBidi" w:hAnsiTheme="majorBidi" w:cstheme="majorBidi"/>
          <w:szCs w:val="24"/>
        </w:rPr>
        <w:fldChar w:fldCharType="end"/>
      </w:r>
    </w:p>
    <w:sectPr w:rsidR="0044269A" w:rsidSect="00AB261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D11703" w14:textId="77777777" w:rsidR="00CB1913" w:rsidRDefault="00CB1913" w:rsidP="00A030B2">
      <w:r>
        <w:separator/>
      </w:r>
    </w:p>
  </w:endnote>
  <w:endnote w:type="continuationSeparator" w:id="0">
    <w:p w14:paraId="72AF58FB" w14:textId="77777777" w:rsidR="00CB1913" w:rsidRDefault="00CB1913" w:rsidP="00A030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3935094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25CE03BA" w14:textId="1C16B557" w:rsidR="00E80941" w:rsidRPr="001341EB" w:rsidRDefault="00E80941">
        <w:pPr>
          <w:pStyle w:val="Footer"/>
          <w:jc w:val="center"/>
          <w:rPr>
            <w:rFonts w:ascii="Times New Roman" w:hAnsi="Times New Roman" w:cs="Times New Roman"/>
          </w:rPr>
        </w:pPr>
        <w:r w:rsidRPr="001341EB">
          <w:rPr>
            <w:rFonts w:ascii="Times New Roman" w:hAnsi="Times New Roman" w:cs="Times New Roman"/>
          </w:rPr>
          <w:fldChar w:fldCharType="begin"/>
        </w:r>
        <w:r w:rsidRPr="001341EB">
          <w:rPr>
            <w:rFonts w:ascii="Times New Roman" w:hAnsi="Times New Roman" w:cs="Times New Roman"/>
          </w:rPr>
          <w:instrText xml:space="preserve"> PAGE   \* MERGEFORMAT </w:instrText>
        </w:r>
        <w:r w:rsidRPr="001341EB">
          <w:rPr>
            <w:rFonts w:ascii="Times New Roman" w:hAnsi="Times New Roman" w:cs="Times New Roman"/>
          </w:rPr>
          <w:fldChar w:fldCharType="separate"/>
        </w:r>
        <w:r>
          <w:rPr>
            <w:rFonts w:ascii="Times New Roman" w:hAnsi="Times New Roman" w:cs="Times New Roman"/>
            <w:noProof/>
          </w:rPr>
          <w:t>21</w:t>
        </w:r>
        <w:r w:rsidRPr="001341EB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45BDCA46" w14:textId="72EA6913" w:rsidR="00E80941" w:rsidRPr="001341EB" w:rsidRDefault="00E80941" w:rsidP="001341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491098" w14:textId="77777777" w:rsidR="00CB1913" w:rsidRDefault="00CB1913" w:rsidP="00A030B2">
      <w:r>
        <w:separator/>
      </w:r>
    </w:p>
  </w:footnote>
  <w:footnote w:type="continuationSeparator" w:id="0">
    <w:p w14:paraId="1A50FDF0" w14:textId="77777777" w:rsidR="00CB1913" w:rsidRDefault="00CB1913" w:rsidP="00A030B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826C0A"/>
    <w:multiLevelType w:val="hybridMultilevel"/>
    <w:tmpl w:val="57E09C2E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FE5EF2"/>
    <w:multiLevelType w:val="hybridMultilevel"/>
    <w:tmpl w:val="3BBE30EC"/>
    <w:lvl w:ilvl="0" w:tplc="F002351E">
      <w:start w:val="24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B06624"/>
    <w:multiLevelType w:val="hybridMultilevel"/>
    <w:tmpl w:val="A740CCB4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2230AB"/>
    <w:multiLevelType w:val="hybridMultilevel"/>
    <w:tmpl w:val="143A5CA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4B1377"/>
    <w:multiLevelType w:val="hybridMultilevel"/>
    <w:tmpl w:val="785CDFB0"/>
    <w:lvl w:ilvl="0" w:tplc="BB3A4EE0">
      <w:start w:val="144"/>
      <w:numFmt w:val="decimal"/>
      <w:lvlText w:val="%1"/>
      <w:lvlJc w:val="left"/>
      <w:pPr>
        <w:ind w:left="720" w:hanging="360"/>
      </w:pPr>
      <w:rPr>
        <w:rFonts w:eastAsia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BD710E"/>
    <w:multiLevelType w:val="hybridMultilevel"/>
    <w:tmpl w:val="DD1E8596"/>
    <w:lvl w:ilvl="0" w:tplc="04090017">
      <w:start w:val="1"/>
      <w:numFmt w:val="lowerLetter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5641D3C"/>
    <w:multiLevelType w:val="hybridMultilevel"/>
    <w:tmpl w:val="57E09C2E"/>
    <w:lvl w:ilvl="0" w:tplc="08090015">
      <w:start w:val="1"/>
      <w:numFmt w:val="upperLetter"/>
      <w:lvlText w:val="%1."/>
      <w:lvlJc w:val="left"/>
      <w:pPr>
        <w:ind w:left="78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06" w:hanging="360"/>
      </w:pPr>
    </w:lvl>
    <w:lvl w:ilvl="2" w:tplc="0809001B" w:tentative="1">
      <w:start w:val="1"/>
      <w:numFmt w:val="lowerRoman"/>
      <w:lvlText w:val="%3."/>
      <w:lvlJc w:val="right"/>
      <w:pPr>
        <w:ind w:left="2226" w:hanging="180"/>
      </w:pPr>
    </w:lvl>
    <w:lvl w:ilvl="3" w:tplc="0809000F" w:tentative="1">
      <w:start w:val="1"/>
      <w:numFmt w:val="decimal"/>
      <w:lvlText w:val="%4."/>
      <w:lvlJc w:val="left"/>
      <w:pPr>
        <w:ind w:left="2946" w:hanging="360"/>
      </w:pPr>
    </w:lvl>
    <w:lvl w:ilvl="4" w:tplc="08090019" w:tentative="1">
      <w:start w:val="1"/>
      <w:numFmt w:val="lowerLetter"/>
      <w:lvlText w:val="%5."/>
      <w:lvlJc w:val="left"/>
      <w:pPr>
        <w:ind w:left="3666" w:hanging="360"/>
      </w:pPr>
    </w:lvl>
    <w:lvl w:ilvl="5" w:tplc="0809001B" w:tentative="1">
      <w:start w:val="1"/>
      <w:numFmt w:val="lowerRoman"/>
      <w:lvlText w:val="%6."/>
      <w:lvlJc w:val="right"/>
      <w:pPr>
        <w:ind w:left="4386" w:hanging="180"/>
      </w:pPr>
    </w:lvl>
    <w:lvl w:ilvl="6" w:tplc="0809000F" w:tentative="1">
      <w:start w:val="1"/>
      <w:numFmt w:val="decimal"/>
      <w:lvlText w:val="%7."/>
      <w:lvlJc w:val="left"/>
      <w:pPr>
        <w:ind w:left="5106" w:hanging="360"/>
      </w:pPr>
    </w:lvl>
    <w:lvl w:ilvl="7" w:tplc="08090019" w:tentative="1">
      <w:start w:val="1"/>
      <w:numFmt w:val="lowerLetter"/>
      <w:lvlText w:val="%8."/>
      <w:lvlJc w:val="left"/>
      <w:pPr>
        <w:ind w:left="5826" w:hanging="360"/>
      </w:pPr>
    </w:lvl>
    <w:lvl w:ilvl="8" w:tplc="0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 w15:restartNumberingAfterBreak="0">
    <w:nsid w:val="2849340C"/>
    <w:multiLevelType w:val="hybridMultilevel"/>
    <w:tmpl w:val="4724A6FE"/>
    <w:lvl w:ilvl="0" w:tplc="189ED4F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FE6464"/>
    <w:multiLevelType w:val="hybridMultilevel"/>
    <w:tmpl w:val="70C80524"/>
    <w:lvl w:ilvl="0" w:tplc="08090019">
      <w:start w:val="3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C852159"/>
    <w:multiLevelType w:val="hybridMultilevel"/>
    <w:tmpl w:val="57E09C2E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0100ECD"/>
    <w:multiLevelType w:val="hybridMultilevel"/>
    <w:tmpl w:val="78CCC4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0E87319"/>
    <w:multiLevelType w:val="hybridMultilevel"/>
    <w:tmpl w:val="6318FD22"/>
    <w:lvl w:ilvl="0" w:tplc="566A900A">
      <w:start w:val="127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1AA766B"/>
    <w:multiLevelType w:val="hybridMultilevel"/>
    <w:tmpl w:val="2150697A"/>
    <w:lvl w:ilvl="0" w:tplc="4984E560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1ED0B36"/>
    <w:multiLevelType w:val="hybridMultilevel"/>
    <w:tmpl w:val="A176A336"/>
    <w:lvl w:ilvl="0" w:tplc="0809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4" w15:restartNumberingAfterBreak="0">
    <w:nsid w:val="369C3050"/>
    <w:multiLevelType w:val="hybridMultilevel"/>
    <w:tmpl w:val="24622112"/>
    <w:lvl w:ilvl="0" w:tplc="38F6AA9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D5229A8"/>
    <w:multiLevelType w:val="hybridMultilevel"/>
    <w:tmpl w:val="24622112"/>
    <w:lvl w:ilvl="0" w:tplc="38F6AA9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435585F"/>
    <w:multiLevelType w:val="hybridMultilevel"/>
    <w:tmpl w:val="A15E3B34"/>
    <w:lvl w:ilvl="0" w:tplc="BE488076">
      <w:start w:val="1"/>
      <w:numFmt w:val="decimal"/>
      <w:lvlText w:val="%1."/>
      <w:lvlJc w:val="left"/>
      <w:pPr>
        <w:ind w:left="915" w:hanging="555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6B143B4"/>
    <w:multiLevelType w:val="multilevel"/>
    <w:tmpl w:val="04882246"/>
    <w:lvl w:ilvl="0">
      <w:start w:val="8"/>
      <w:numFmt w:val="decimal"/>
      <w:lvlText w:val="%1"/>
      <w:lvlJc w:val="left"/>
      <w:pPr>
        <w:ind w:left="375" w:hanging="375"/>
      </w:pPr>
      <w:rPr>
        <w:rFonts w:cs="Times New Roman" w:hint="default"/>
      </w:rPr>
    </w:lvl>
    <w:lvl w:ilvl="1">
      <w:start w:val="1"/>
      <w:numFmt w:val="decimal"/>
      <w:lvlText w:val="%1.%2"/>
      <w:lvlJc w:val="left"/>
      <w:pPr>
        <w:ind w:left="375" w:hanging="375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cs="Times New Roman" w:hint="default"/>
      </w:rPr>
    </w:lvl>
  </w:abstractNum>
  <w:abstractNum w:abstractNumId="18" w15:restartNumberingAfterBreak="0">
    <w:nsid w:val="47802E19"/>
    <w:multiLevelType w:val="multilevel"/>
    <w:tmpl w:val="82CADCC4"/>
    <w:lvl w:ilvl="0">
      <w:start w:val="7"/>
      <w:numFmt w:val="decimal"/>
      <w:lvlText w:val="%1"/>
      <w:lvlJc w:val="left"/>
      <w:pPr>
        <w:tabs>
          <w:tab w:val="num" w:pos="1980"/>
        </w:tabs>
        <w:ind w:left="1980" w:hanging="1980"/>
      </w:pPr>
      <w:rPr>
        <w:rFonts w:cs="Times New Roman" w:hint="default"/>
      </w:rPr>
    </w:lvl>
    <w:lvl w:ilvl="1">
      <w:start w:val="2"/>
      <w:numFmt w:val="decimal"/>
      <w:lvlText w:val="%1.%2"/>
      <w:lvlJc w:val="left"/>
      <w:pPr>
        <w:tabs>
          <w:tab w:val="num" w:pos="1980"/>
        </w:tabs>
        <w:ind w:left="1980" w:hanging="1980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tabs>
          <w:tab w:val="num" w:pos="1980"/>
        </w:tabs>
        <w:ind w:left="1980" w:hanging="198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tabs>
          <w:tab w:val="num" w:pos="1980"/>
        </w:tabs>
        <w:ind w:left="1980" w:hanging="198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tabs>
          <w:tab w:val="num" w:pos="1980"/>
        </w:tabs>
        <w:ind w:left="1980" w:hanging="19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tabs>
          <w:tab w:val="num" w:pos="1980"/>
        </w:tabs>
        <w:ind w:left="1980" w:hanging="19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tabs>
          <w:tab w:val="num" w:pos="1980"/>
        </w:tabs>
        <w:ind w:left="1980" w:hanging="198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980"/>
        </w:tabs>
        <w:ind w:left="1980" w:hanging="198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980"/>
        </w:tabs>
        <w:ind w:left="1980" w:hanging="1980"/>
      </w:pPr>
      <w:rPr>
        <w:rFonts w:cs="Times New Roman" w:hint="default"/>
      </w:rPr>
    </w:lvl>
  </w:abstractNum>
  <w:abstractNum w:abstractNumId="19" w15:restartNumberingAfterBreak="0">
    <w:nsid w:val="47B3658A"/>
    <w:multiLevelType w:val="hybridMultilevel"/>
    <w:tmpl w:val="4372CD1A"/>
    <w:lvl w:ilvl="0" w:tplc="1B32CADE">
      <w:start w:val="1"/>
      <w:numFmt w:val="bullet"/>
      <w:lvlText w:val="■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DCA49BA" w:tentative="1">
      <w:start w:val="1"/>
      <w:numFmt w:val="bullet"/>
      <w:lvlText w:val="■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084F3C" w:tentative="1">
      <w:start w:val="1"/>
      <w:numFmt w:val="bullet"/>
      <w:lvlText w:val="■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BA0FA4C" w:tentative="1">
      <w:start w:val="1"/>
      <w:numFmt w:val="bullet"/>
      <w:lvlText w:val="■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9E69D34" w:tentative="1">
      <w:start w:val="1"/>
      <w:numFmt w:val="bullet"/>
      <w:lvlText w:val="■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FCA4900" w:tentative="1">
      <w:start w:val="1"/>
      <w:numFmt w:val="bullet"/>
      <w:lvlText w:val="■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904FF2C" w:tentative="1">
      <w:start w:val="1"/>
      <w:numFmt w:val="bullet"/>
      <w:lvlText w:val="■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D08CE90" w:tentative="1">
      <w:start w:val="1"/>
      <w:numFmt w:val="bullet"/>
      <w:lvlText w:val="■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E54B9BA" w:tentative="1">
      <w:start w:val="1"/>
      <w:numFmt w:val="bullet"/>
      <w:lvlText w:val="■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0" w15:restartNumberingAfterBreak="0">
    <w:nsid w:val="59BC4B50"/>
    <w:multiLevelType w:val="hybridMultilevel"/>
    <w:tmpl w:val="F5101938"/>
    <w:lvl w:ilvl="0" w:tplc="FFFFFFFF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FFFFFFFF">
      <w:start w:val="1"/>
      <w:numFmt w:val="bullet"/>
      <w:lvlText w:val=""/>
      <w:lvlJc w:val="left"/>
      <w:pPr>
        <w:tabs>
          <w:tab w:val="num" w:pos="1080"/>
        </w:tabs>
        <w:ind w:left="1077" w:hanging="357"/>
      </w:pPr>
      <w:rPr>
        <w:rFonts w:ascii="Symbol" w:hAnsi="Symbol" w:hint="default"/>
      </w:rPr>
    </w:lvl>
    <w:lvl w:ilvl="2" w:tplc="FFFFFFFF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FFFFFFF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FFFFFFFF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FFFFFFFF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FFFFFFF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FFFFFFFF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FFFFFFFF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21" w15:restartNumberingAfterBreak="0">
    <w:nsid w:val="628A0205"/>
    <w:multiLevelType w:val="hybridMultilevel"/>
    <w:tmpl w:val="564CFC66"/>
    <w:lvl w:ilvl="0" w:tplc="8E5A9D5C">
      <w:start w:val="1"/>
      <w:numFmt w:val="bullet"/>
      <w:lvlText w:val="■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7768EBC" w:tentative="1">
      <w:start w:val="1"/>
      <w:numFmt w:val="bullet"/>
      <w:lvlText w:val="■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DC030C8" w:tentative="1">
      <w:start w:val="1"/>
      <w:numFmt w:val="bullet"/>
      <w:lvlText w:val="■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FEAE544" w:tentative="1">
      <w:start w:val="1"/>
      <w:numFmt w:val="bullet"/>
      <w:lvlText w:val="■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6DC1A2C" w:tentative="1">
      <w:start w:val="1"/>
      <w:numFmt w:val="bullet"/>
      <w:lvlText w:val="■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ED66000" w:tentative="1">
      <w:start w:val="1"/>
      <w:numFmt w:val="bullet"/>
      <w:lvlText w:val="■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52ACC16" w:tentative="1">
      <w:start w:val="1"/>
      <w:numFmt w:val="bullet"/>
      <w:lvlText w:val="■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7AC7EEC" w:tentative="1">
      <w:start w:val="1"/>
      <w:numFmt w:val="bullet"/>
      <w:lvlText w:val="■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C9276AA" w:tentative="1">
      <w:start w:val="1"/>
      <w:numFmt w:val="bullet"/>
      <w:lvlText w:val="■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73FA1127"/>
    <w:multiLevelType w:val="hybridMultilevel"/>
    <w:tmpl w:val="57E09C2E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68758C0"/>
    <w:multiLevelType w:val="hybridMultilevel"/>
    <w:tmpl w:val="22268C0E"/>
    <w:lvl w:ilvl="0" w:tplc="04070001">
      <w:start w:val="1"/>
      <w:numFmt w:val="bullet"/>
      <w:lvlText w:val=""/>
      <w:lvlJc w:val="left"/>
      <w:pPr>
        <w:tabs>
          <w:tab w:val="num" w:pos="1004"/>
        </w:tabs>
        <w:ind w:left="1004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724"/>
        </w:tabs>
        <w:ind w:left="1724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444"/>
        </w:tabs>
        <w:ind w:left="244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164"/>
        </w:tabs>
        <w:ind w:left="316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884"/>
        </w:tabs>
        <w:ind w:left="3884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604"/>
        </w:tabs>
        <w:ind w:left="460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324"/>
        </w:tabs>
        <w:ind w:left="532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044"/>
        </w:tabs>
        <w:ind w:left="6044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764"/>
        </w:tabs>
        <w:ind w:left="6764" w:hanging="360"/>
      </w:pPr>
      <w:rPr>
        <w:rFonts w:ascii="Wingdings" w:hAnsi="Wingdings" w:hint="default"/>
      </w:rPr>
    </w:lvl>
  </w:abstractNum>
  <w:abstractNum w:abstractNumId="24" w15:restartNumberingAfterBreak="0">
    <w:nsid w:val="79977B73"/>
    <w:multiLevelType w:val="multilevel"/>
    <w:tmpl w:val="7E806CA8"/>
    <w:lvl w:ilvl="0">
      <w:start w:val="8"/>
      <w:numFmt w:val="decimal"/>
      <w:lvlText w:val="%1"/>
      <w:lvlJc w:val="left"/>
      <w:pPr>
        <w:ind w:left="600" w:hanging="600"/>
      </w:pPr>
      <w:rPr>
        <w:rFonts w:cs="Times New Roman" w:hint="default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cs="Times New Roman"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cs="Times New Roman" w:hint="default"/>
      </w:rPr>
    </w:lvl>
  </w:abstractNum>
  <w:num w:numId="1">
    <w:abstractNumId w:val="3"/>
  </w:num>
  <w:num w:numId="2">
    <w:abstractNumId w:val="19"/>
  </w:num>
  <w:num w:numId="3">
    <w:abstractNumId w:val="21"/>
  </w:num>
  <w:num w:numId="4">
    <w:abstractNumId w:val="9"/>
  </w:num>
  <w:num w:numId="5">
    <w:abstractNumId w:val="0"/>
  </w:num>
  <w:num w:numId="6">
    <w:abstractNumId w:val="8"/>
  </w:num>
  <w:num w:numId="7">
    <w:abstractNumId w:val="22"/>
  </w:num>
  <w:num w:numId="8">
    <w:abstractNumId w:val="7"/>
  </w:num>
  <w:num w:numId="9">
    <w:abstractNumId w:val="1"/>
  </w:num>
  <w:num w:numId="10">
    <w:abstractNumId w:val="16"/>
  </w:num>
  <w:num w:numId="11">
    <w:abstractNumId w:val="11"/>
  </w:num>
  <w:num w:numId="12">
    <w:abstractNumId w:val="4"/>
  </w:num>
  <w:num w:numId="13">
    <w:abstractNumId w:val="6"/>
  </w:num>
  <w:num w:numId="14">
    <w:abstractNumId w:val="18"/>
  </w:num>
  <w:num w:numId="15">
    <w:abstractNumId w:val="20"/>
  </w:num>
  <w:num w:numId="16">
    <w:abstractNumId w:val="23"/>
  </w:num>
  <w:num w:numId="17">
    <w:abstractNumId w:val="2"/>
  </w:num>
  <w:num w:numId="18">
    <w:abstractNumId w:val="17"/>
  </w:num>
  <w:num w:numId="19">
    <w:abstractNumId w:val="24"/>
  </w:num>
  <w:num w:numId="20">
    <w:abstractNumId w:val="13"/>
  </w:num>
  <w:num w:numId="21">
    <w:abstractNumId w:val="12"/>
  </w:num>
  <w:num w:numId="22">
    <w:abstractNumId w:val="14"/>
  </w:num>
  <w:num w:numId="23">
    <w:abstractNumId w:val="15"/>
  </w:num>
  <w:num w:numId="24">
    <w:abstractNumId w:val="5"/>
  </w:num>
  <w:num w:numId="2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02ad0d5cszsxne2vsm5wrxbarp9rd2spzpv&quot;&gt;PJT EndNote Library&lt;record-ids&gt;&lt;item&gt;6001&lt;/item&gt;&lt;item&gt;12783&lt;/item&gt;&lt;/record-ids&gt;&lt;/item&gt;&lt;/Libraries&gt;"/>
  </w:docVars>
  <w:rsids>
    <w:rsidRoot w:val="0028078B"/>
    <w:rsid w:val="0000086C"/>
    <w:rsid w:val="00002313"/>
    <w:rsid w:val="0000304E"/>
    <w:rsid w:val="00003289"/>
    <w:rsid w:val="00006F5D"/>
    <w:rsid w:val="0001144D"/>
    <w:rsid w:val="000133FE"/>
    <w:rsid w:val="00015289"/>
    <w:rsid w:val="000158A1"/>
    <w:rsid w:val="00020B0B"/>
    <w:rsid w:val="00020C7C"/>
    <w:rsid w:val="0002190E"/>
    <w:rsid w:val="00021C68"/>
    <w:rsid w:val="00025761"/>
    <w:rsid w:val="00025D57"/>
    <w:rsid w:val="000269C7"/>
    <w:rsid w:val="00031056"/>
    <w:rsid w:val="0003169E"/>
    <w:rsid w:val="000316C4"/>
    <w:rsid w:val="000317E4"/>
    <w:rsid w:val="00032A96"/>
    <w:rsid w:val="00033134"/>
    <w:rsid w:val="000335D5"/>
    <w:rsid w:val="00035A98"/>
    <w:rsid w:val="00036041"/>
    <w:rsid w:val="000429BD"/>
    <w:rsid w:val="000449DA"/>
    <w:rsid w:val="00045B7C"/>
    <w:rsid w:val="000469B9"/>
    <w:rsid w:val="00052E8C"/>
    <w:rsid w:val="000546B8"/>
    <w:rsid w:val="00055744"/>
    <w:rsid w:val="0005578E"/>
    <w:rsid w:val="0005596F"/>
    <w:rsid w:val="0005617A"/>
    <w:rsid w:val="00056DA4"/>
    <w:rsid w:val="00057358"/>
    <w:rsid w:val="000574A9"/>
    <w:rsid w:val="00060595"/>
    <w:rsid w:val="00060B34"/>
    <w:rsid w:val="00060C5C"/>
    <w:rsid w:val="00060E6D"/>
    <w:rsid w:val="0006385C"/>
    <w:rsid w:val="0006555C"/>
    <w:rsid w:val="00065854"/>
    <w:rsid w:val="0006587F"/>
    <w:rsid w:val="00065B7F"/>
    <w:rsid w:val="00065BAD"/>
    <w:rsid w:val="00066040"/>
    <w:rsid w:val="00066095"/>
    <w:rsid w:val="000701F5"/>
    <w:rsid w:val="000712FE"/>
    <w:rsid w:val="00075644"/>
    <w:rsid w:val="00080DBF"/>
    <w:rsid w:val="00081B9D"/>
    <w:rsid w:val="0008246C"/>
    <w:rsid w:val="00082C85"/>
    <w:rsid w:val="00084B94"/>
    <w:rsid w:val="00085C06"/>
    <w:rsid w:val="0008666C"/>
    <w:rsid w:val="0008679C"/>
    <w:rsid w:val="00086E88"/>
    <w:rsid w:val="0009016F"/>
    <w:rsid w:val="00090AB3"/>
    <w:rsid w:val="00092192"/>
    <w:rsid w:val="000938E5"/>
    <w:rsid w:val="0009644A"/>
    <w:rsid w:val="0009677C"/>
    <w:rsid w:val="000A101C"/>
    <w:rsid w:val="000A3FCE"/>
    <w:rsid w:val="000A415D"/>
    <w:rsid w:val="000A6360"/>
    <w:rsid w:val="000A63E1"/>
    <w:rsid w:val="000A76E8"/>
    <w:rsid w:val="000A78F6"/>
    <w:rsid w:val="000B1102"/>
    <w:rsid w:val="000B20B7"/>
    <w:rsid w:val="000B44F4"/>
    <w:rsid w:val="000B4F42"/>
    <w:rsid w:val="000C2DAA"/>
    <w:rsid w:val="000D0FEC"/>
    <w:rsid w:val="000D1259"/>
    <w:rsid w:val="000D3C6F"/>
    <w:rsid w:val="000D3E0E"/>
    <w:rsid w:val="000D5FF0"/>
    <w:rsid w:val="000E0F85"/>
    <w:rsid w:val="000E1890"/>
    <w:rsid w:val="000E1A96"/>
    <w:rsid w:val="000F0750"/>
    <w:rsid w:val="000F1D6C"/>
    <w:rsid w:val="000F2F01"/>
    <w:rsid w:val="000F2F2B"/>
    <w:rsid w:val="000F36B6"/>
    <w:rsid w:val="000F3AB3"/>
    <w:rsid w:val="000F4401"/>
    <w:rsid w:val="000F5360"/>
    <w:rsid w:val="000F5692"/>
    <w:rsid w:val="000F6BA8"/>
    <w:rsid w:val="000F7031"/>
    <w:rsid w:val="000F7BCF"/>
    <w:rsid w:val="00101C4A"/>
    <w:rsid w:val="00101D87"/>
    <w:rsid w:val="0010383C"/>
    <w:rsid w:val="00106141"/>
    <w:rsid w:val="00107774"/>
    <w:rsid w:val="00107BED"/>
    <w:rsid w:val="00110E63"/>
    <w:rsid w:val="00112582"/>
    <w:rsid w:val="0011265C"/>
    <w:rsid w:val="00113E08"/>
    <w:rsid w:val="00116B58"/>
    <w:rsid w:val="0011735E"/>
    <w:rsid w:val="00117365"/>
    <w:rsid w:val="00117746"/>
    <w:rsid w:val="00124BEA"/>
    <w:rsid w:val="00125A26"/>
    <w:rsid w:val="0013047C"/>
    <w:rsid w:val="00130B43"/>
    <w:rsid w:val="00130F7E"/>
    <w:rsid w:val="001338ED"/>
    <w:rsid w:val="00133A6F"/>
    <w:rsid w:val="001341EB"/>
    <w:rsid w:val="001365A3"/>
    <w:rsid w:val="001365AC"/>
    <w:rsid w:val="00136BF7"/>
    <w:rsid w:val="001417FB"/>
    <w:rsid w:val="00142ABB"/>
    <w:rsid w:val="001476C5"/>
    <w:rsid w:val="00150200"/>
    <w:rsid w:val="0015181A"/>
    <w:rsid w:val="00151AD4"/>
    <w:rsid w:val="00152770"/>
    <w:rsid w:val="00152CCF"/>
    <w:rsid w:val="00153FB3"/>
    <w:rsid w:val="00154AE2"/>
    <w:rsid w:val="00155C37"/>
    <w:rsid w:val="00155D1C"/>
    <w:rsid w:val="00156B61"/>
    <w:rsid w:val="00157791"/>
    <w:rsid w:val="0016006D"/>
    <w:rsid w:val="00162EB7"/>
    <w:rsid w:val="0016353C"/>
    <w:rsid w:val="00163852"/>
    <w:rsid w:val="00163A40"/>
    <w:rsid w:val="00164B08"/>
    <w:rsid w:val="00164F6F"/>
    <w:rsid w:val="001652AF"/>
    <w:rsid w:val="00165F4D"/>
    <w:rsid w:val="001660BD"/>
    <w:rsid w:val="00166980"/>
    <w:rsid w:val="00167026"/>
    <w:rsid w:val="0017006C"/>
    <w:rsid w:val="00171D4D"/>
    <w:rsid w:val="00172544"/>
    <w:rsid w:val="00172907"/>
    <w:rsid w:val="001732DE"/>
    <w:rsid w:val="001736E4"/>
    <w:rsid w:val="00177D06"/>
    <w:rsid w:val="00177E47"/>
    <w:rsid w:val="001803C7"/>
    <w:rsid w:val="00180F0D"/>
    <w:rsid w:val="00181855"/>
    <w:rsid w:val="00183290"/>
    <w:rsid w:val="00184939"/>
    <w:rsid w:val="0018698F"/>
    <w:rsid w:val="00190181"/>
    <w:rsid w:val="001916C6"/>
    <w:rsid w:val="00191B08"/>
    <w:rsid w:val="00191E12"/>
    <w:rsid w:val="00192371"/>
    <w:rsid w:val="00195F2E"/>
    <w:rsid w:val="001979DB"/>
    <w:rsid w:val="001A0DEC"/>
    <w:rsid w:val="001A157A"/>
    <w:rsid w:val="001A1816"/>
    <w:rsid w:val="001A190C"/>
    <w:rsid w:val="001A1A43"/>
    <w:rsid w:val="001A29F6"/>
    <w:rsid w:val="001A6A99"/>
    <w:rsid w:val="001B0048"/>
    <w:rsid w:val="001B0315"/>
    <w:rsid w:val="001B092F"/>
    <w:rsid w:val="001B0BB6"/>
    <w:rsid w:val="001B0BB9"/>
    <w:rsid w:val="001B1C69"/>
    <w:rsid w:val="001B2BC2"/>
    <w:rsid w:val="001B2CEE"/>
    <w:rsid w:val="001B2F1F"/>
    <w:rsid w:val="001B3924"/>
    <w:rsid w:val="001B75ED"/>
    <w:rsid w:val="001C02B1"/>
    <w:rsid w:val="001C03CB"/>
    <w:rsid w:val="001C1DED"/>
    <w:rsid w:val="001C2137"/>
    <w:rsid w:val="001C40E2"/>
    <w:rsid w:val="001C41B7"/>
    <w:rsid w:val="001C4F2F"/>
    <w:rsid w:val="001C5169"/>
    <w:rsid w:val="001C5874"/>
    <w:rsid w:val="001C6A97"/>
    <w:rsid w:val="001C7655"/>
    <w:rsid w:val="001D09E5"/>
    <w:rsid w:val="001D0AC4"/>
    <w:rsid w:val="001D1468"/>
    <w:rsid w:val="001D36D6"/>
    <w:rsid w:val="001D3701"/>
    <w:rsid w:val="001D5641"/>
    <w:rsid w:val="001D78BF"/>
    <w:rsid w:val="001E0A50"/>
    <w:rsid w:val="001E1E52"/>
    <w:rsid w:val="001E2CAB"/>
    <w:rsid w:val="001E3AC6"/>
    <w:rsid w:val="001E3F0B"/>
    <w:rsid w:val="001E3F70"/>
    <w:rsid w:val="001E5FE6"/>
    <w:rsid w:val="001E67C9"/>
    <w:rsid w:val="001E6C6A"/>
    <w:rsid w:val="001E7F19"/>
    <w:rsid w:val="001F110B"/>
    <w:rsid w:val="001F676E"/>
    <w:rsid w:val="0020083D"/>
    <w:rsid w:val="00200E6C"/>
    <w:rsid w:val="0020106B"/>
    <w:rsid w:val="00204609"/>
    <w:rsid w:val="0020503B"/>
    <w:rsid w:val="00205D3F"/>
    <w:rsid w:val="00207158"/>
    <w:rsid w:val="002103BD"/>
    <w:rsid w:val="0021291A"/>
    <w:rsid w:val="002133BF"/>
    <w:rsid w:val="00214F43"/>
    <w:rsid w:val="00217D74"/>
    <w:rsid w:val="00217F2B"/>
    <w:rsid w:val="002220A4"/>
    <w:rsid w:val="00222416"/>
    <w:rsid w:val="002224F3"/>
    <w:rsid w:val="00223BF5"/>
    <w:rsid w:val="00223D3A"/>
    <w:rsid w:val="00224AE0"/>
    <w:rsid w:val="00224F2A"/>
    <w:rsid w:val="00230E8B"/>
    <w:rsid w:val="0023272C"/>
    <w:rsid w:val="0023472D"/>
    <w:rsid w:val="00236FCE"/>
    <w:rsid w:val="0023719F"/>
    <w:rsid w:val="00241522"/>
    <w:rsid w:val="00241D14"/>
    <w:rsid w:val="00241F4D"/>
    <w:rsid w:val="00246402"/>
    <w:rsid w:val="002470B6"/>
    <w:rsid w:val="00250137"/>
    <w:rsid w:val="0025074F"/>
    <w:rsid w:val="002509E2"/>
    <w:rsid w:val="00255F19"/>
    <w:rsid w:val="00260118"/>
    <w:rsid w:val="002604E0"/>
    <w:rsid w:val="0026262E"/>
    <w:rsid w:val="00265113"/>
    <w:rsid w:val="0026526A"/>
    <w:rsid w:val="0026675B"/>
    <w:rsid w:val="00267C33"/>
    <w:rsid w:val="00270E33"/>
    <w:rsid w:val="00272681"/>
    <w:rsid w:val="00272BA6"/>
    <w:rsid w:val="00273539"/>
    <w:rsid w:val="0027418E"/>
    <w:rsid w:val="002744C4"/>
    <w:rsid w:val="00276FF8"/>
    <w:rsid w:val="0028078B"/>
    <w:rsid w:val="0028168A"/>
    <w:rsid w:val="00282DD5"/>
    <w:rsid w:val="002838E2"/>
    <w:rsid w:val="00284A45"/>
    <w:rsid w:val="002852C6"/>
    <w:rsid w:val="0028617E"/>
    <w:rsid w:val="002870AF"/>
    <w:rsid w:val="0028790C"/>
    <w:rsid w:val="0029197A"/>
    <w:rsid w:val="00292200"/>
    <w:rsid w:val="00292C8A"/>
    <w:rsid w:val="00293292"/>
    <w:rsid w:val="00295F35"/>
    <w:rsid w:val="002966C9"/>
    <w:rsid w:val="002971B3"/>
    <w:rsid w:val="002A07EB"/>
    <w:rsid w:val="002A1607"/>
    <w:rsid w:val="002A1668"/>
    <w:rsid w:val="002A2192"/>
    <w:rsid w:val="002A229F"/>
    <w:rsid w:val="002A2561"/>
    <w:rsid w:val="002A288A"/>
    <w:rsid w:val="002A2D72"/>
    <w:rsid w:val="002A4275"/>
    <w:rsid w:val="002A53FA"/>
    <w:rsid w:val="002A6858"/>
    <w:rsid w:val="002A6A0D"/>
    <w:rsid w:val="002B03C7"/>
    <w:rsid w:val="002B33A8"/>
    <w:rsid w:val="002B38D4"/>
    <w:rsid w:val="002B4FA1"/>
    <w:rsid w:val="002B688C"/>
    <w:rsid w:val="002B79F9"/>
    <w:rsid w:val="002B7B8C"/>
    <w:rsid w:val="002C1507"/>
    <w:rsid w:val="002C1E93"/>
    <w:rsid w:val="002C3F12"/>
    <w:rsid w:val="002D0236"/>
    <w:rsid w:val="002D28D2"/>
    <w:rsid w:val="002D3E49"/>
    <w:rsid w:val="002D54DB"/>
    <w:rsid w:val="002D5998"/>
    <w:rsid w:val="002D75AC"/>
    <w:rsid w:val="002D7B99"/>
    <w:rsid w:val="002E37E9"/>
    <w:rsid w:val="002E53F9"/>
    <w:rsid w:val="002E66BA"/>
    <w:rsid w:val="002E76DA"/>
    <w:rsid w:val="002F0AF0"/>
    <w:rsid w:val="002F136E"/>
    <w:rsid w:val="002F1381"/>
    <w:rsid w:val="002F2D02"/>
    <w:rsid w:val="002F4F3E"/>
    <w:rsid w:val="0030058C"/>
    <w:rsid w:val="00301DB2"/>
    <w:rsid w:val="003032CA"/>
    <w:rsid w:val="00304E48"/>
    <w:rsid w:val="00306D25"/>
    <w:rsid w:val="0031085C"/>
    <w:rsid w:val="00310BF2"/>
    <w:rsid w:val="00312270"/>
    <w:rsid w:val="003131AE"/>
    <w:rsid w:val="003153DC"/>
    <w:rsid w:val="0031558A"/>
    <w:rsid w:val="00317575"/>
    <w:rsid w:val="00317BEB"/>
    <w:rsid w:val="003201D4"/>
    <w:rsid w:val="003216F9"/>
    <w:rsid w:val="00321809"/>
    <w:rsid w:val="00322E70"/>
    <w:rsid w:val="00326629"/>
    <w:rsid w:val="003308FB"/>
    <w:rsid w:val="00331AC8"/>
    <w:rsid w:val="00331E74"/>
    <w:rsid w:val="00333425"/>
    <w:rsid w:val="00337763"/>
    <w:rsid w:val="00340C22"/>
    <w:rsid w:val="003418E9"/>
    <w:rsid w:val="00341C72"/>
    <w:rsid w:val="0034245B"/>
    <w:rsid w:val="00345AEB"/>
    <w:rsid w:val="00345C7A"/>
    <w:rsid w:val="003460C7"/>
    <w:rsid w:val="00346902"/>
    <w:rsid w:val="00351090"/>
    <w:rsid w:val="00351955"/>
    <w:rsid w:val="003524C4"/>
    <w:rsid w:val="00355233"/>
    <w:rsid w:val="00355FCD"/>
    <w:rsid w:val="0035792D"/>
    <w:rsid w:val="00361BA1"/>
    <w:rsid w:val="00361F7D"/>
    <w:rsid w:val="0036216E"/>
    <w:rsid w:val="00362862"/>
    <w:rsid w:val="0036294B"/>
    <w:rsid w:val="003631EA"/>
    <w:rsid w:val="0036361B"/>
    <w:rsid w:val="003640CD"/>
    <w:rsid w:val="00365FAD"/>
    <w:rsid w:val="00370073"/>
    <w:rsid w:val="00373864"/>
    <w:rsid w:val="0037658B"/>
    <w:rsid w:val="00377E81"/>
    <w:rsid w:val="003814CB"/>
    <w:rsid w:val="00382180"/>
    <w:rsid w:val="003833B4"/>
    <w:rsid w:val="0038449A"/>
    <w:rsid w:val="003859B8"/>
    <w:rsid w:val="00390990"/>
    <w:rsid w:val="00390C20"/>
    <w:rsid w:val="003940E9"/>
    <w:rsid w:val="0039412C"/>
    <w:rsid w:val="00397572"/>
    <w:rsid w:val="003A0C64"/>
    <w:rsid w:val="003A121E"/>
    <w:rsid w:val="003A14F2"/>
    <w:rsid w:val="003A46EA"/>
    <w:rsid w:val="003A63E8"/>
    <w:rsid w:val="003A64BC"/>
    <w:rsid w:val="003B230C"/>
    <w:rsid w:val="003B2793"/>
    <w:rsid w:val="003B2DEC"/>
    <w:rsid w:val="003B3B7F"/>
    <w:rsid w:val="003B6518"/>
    <w:rsid w:val="003B7988"/>
    <w:rsid w:val="003C0134"/>
    <w:rsid w:val="003C0228"/>
    <w:rsid w:val="003C355B"/>
    <w:rsid w:val="003C4649"/>
    <w:rsid w:val="003C4871"/>
    <w:rsid w:val="003C7833"/>
    <w:rsid w:val="003D0549"/>
    <w:rsid w:val="003D29C4"/>
    <w:rsid w:val="003D4E11"/>
    <w:rsid w:val="003E1114"/>
    <w:rsid w:val="003E18F4"/>
    <w:rsid w:val="003E3C24"/>
    <w:rsid w:val="003E3DBC"/>
    <w:rsid w:val="003E4046"/>
    <w:rsid w:val="003E53E9"/>
    <w:rsid w:val="003E5540"/>
    <w:rsid w:val="003E6D83"/>
    <w:rsid w:val="003E7787"/>
    <w:rsid w:val="003F083E"/>
    <w:rsid w:val="003F0881"/>
    <w:rsid w:val="003F0D51"/>
    <w:rsid w:val="003F2C6D"/>
    <w:rsid w:val="003F4B9E"/>
    <w:rsid w:val="003F567A"/>
    <w:rsid w:val="003F6DEB"/>
    <w:rsid w:val="003F7F52"/>
    <w:rsid w:val="00401013"/>
    <w:rsid w:val="00401AD6"/>
    <w:rsid w:val="004038BA"/>
    <w:rsid w:val="00403EB9"/>
    <w:rsid w:val="00403F32"/>
    <w:rsid w:val="00404B88"/>
    <w:rsid w:val="00405CCA"/>
    <w:rsid w:val="00406BB2"/>
    <w:rsid w:val="00407D69"/>
    <w:rsid w:val="00407DD7"/>
    <w:rsid w:val="00410354"/>
    <w:rsid w:val="004105EF"/>
    <w:rsid w:val="00411042"/>
    <w:rsid w:val="00413CB3"/>
    <w:rsid w:val="00413FAB"/>
    <w:rsid w:val="004147DE"/>
    <w:rsid w:val="0041504F"/>
    <w:rsid w:val="004203F0"/>
    <w:rsid w:val="004204AD"/>
    <w:rsid w:val="0042076E"/>
    <w:rsid w:val="00426969"/>
    <w:rsid w:val="00427238"/>
    <w:rsid w:val="00427AF2"/>
    <w:rsid w:val="00427B68"/>
    <w:rsid w:val="00427EA4"/>
    <w:rsid w:val="00430010"/>
    <w:rsid w:val="004301FE"/>
    <w:rsid w:val="00430B67"/>
    <w:rsid w:val="00436439"/>
    <w:rsid w:val="004417E7"/>
    <w:rsid w:val="00441BAF"/>
    <w:rsid w:val="00442660"/>
    <w:rsid w:val="0044269A"/>
    <w:rsid w:val="00443EF7"/>
    <w:rsid w:val="004502D1"/>
    <w:rsid w:val="004505EB"/>
    <w:rsid w:val="00454B36"/>
    <w:rsid w:val="00454BD7"/>
    <w:rsid w:val="00454EDB"/>
    <w:rsid w:val="00455F64"/>
    <w:rsid w:val="0045614A"/>
    <w:rsid w:val="004570C4"/>
    <w:rsid w:val="0046063A"/>
    <w:rsid w:val="00460837"/>
    <w:rsid w:val="00464FA0"/>
    <w:rsid w:val="00465503"/>
    <w:rsid w:val="0046580B"/>
    <w:rsid w:val="00465C96"/>
    <w:rsid w:val="00467C14"/>
    <w:rsid w:val="004713C3"/>
    <w:rsid w:val="00471440"/>
    <w:rsid w:val="004715BC"/>
    <w:rsid w:val="0047428C"/>
    <w:rsid w:val="004748EF"/>
    <w:rsid w:val="00474BD6"/>
    <w:rsid w:val="00475716"/>
    <w:rsid w:val="0047665A"/>
    <w:rsid w:val="00476E12"/>
    <w:rsid w:val="004772F3"/>
    <w:rsid w:val="00481137"/>
    <w:rsid w:val="00483E1D"/>
    <w:rsid w:val="0048429F"/>
    <w:rsid w:val="00486387"/>
    <w:rsid w:val="0048691E"/>
    <w:rsid w:val="004930EF"/>
    <w:rsid w:val="00493C8E"/>
    <w:rsid w:val="004948E1"/>
    <w:rsid w:val="00494D6A"/>
    <w:rsid w:val="00496486"/>
    <w:rsid w:val="0049662D"/>
    <w:rsid w:val="0049722F"/>
    <w:rsid w:val="004973A3"/>
    <w:rsid w:val="0049758A"/>
    <w:rsid w:val="004A1805"/>
    <w:rsid w:val="004A201B"/>
    <w:rsid w:val="004A552B"/>
    <w:rsid w:val="004A55BE"/>
    <w:rsid w:val="004A5989"/>
    <w:rsid w:val="004A5D84"/>
    <w:rsid w:val="004A66DA"/>
    <w:rsid w:val="004A6A84"/>
    <w:rsid w:val="004A6C49"/>
    <w:rsid w:val="004B1740"/>
    <w:rsid w:val="004B3A20"/>
    <w:rsid w:val="004B6BE0"/>
    <w:rsid w:val="004B716B"/>
    <w:rsid w:val="004B719E"/>
    <w:rsid w:val="004B7989"/>
    <w:rsid w:val="004C22AF"/>
    <w:rsid w:val="004C3872"/>
    <w:rsid w:val="004C3CA0"/>
    <w:rsid w:val="004C4221"/>
    <w:rsid w:val="004C477F"/>
    <w:rsid w:val="004C4C40"/>
    <w:rsid w:val="004C54A0"/>
    <w:rsid w:val="004C5C0F"/>
    <w:rsid w:val="004C5D1B"/>
    <w:rsid w:val="004C6402"/>
    <w:rsid w:val="004C6B0B"/>
    <w:rsid w:val="004C6D55"/>
    <w:rsid w:val="004C7041"/>
    <w:rsid w:val="004C7AA2"/>
    <w:rsid w:val="004C7ECE"/>
    <w:rsid w:val="004D108A"/>
    <w:rsid w:val="004D32C2"/>
    <w:rsid w:val="004D37EC"/>
    <w:rsid w:val="004D633F"/>
    <w:rsid w:val="004D6672"/>
    <w:rsid w:val="004D6754"/>
    <w:rsid w:val="004D6852"/>
    <w:rsid w:val="004D6E67"/>
    <w:rsid w:val="004E0D8F"/>
    <w:rsid w:val="004E0EEA"/>
    <w:rsid w:val="004E23D1"/>
    <w:rsid w:val="004E38AC"/>
    <w:rsid w:val="004E3E19"/>
    <w:rsid w:val="004E6792"/>
    <w:rsid w:val="004E6C0E"/>
    <w:rsid w:val="004E75AB"/>
    <w:rsid w:val="004E7A7B"/>
    <w:rsid w:val="004E7D62"/>
    <w:rsid w:val="004F2CB5"/>
    <w:rsid w:val="004F39A3"/>
    <w:rsid w:val="004F587A"/>
    <w:rsid w:val="004F5953"/>
    <w:rsid w:val="004F6261"/>
    <w:rsid w:val="004F760D"/>
    <w:rsid w:val="004F7ADC"/>
    <w:rsid w:val="00500101"/>
    <w:rsid w:val="005005A8"/>
    <w:rsid w:val="005023A8"/>
    <w:rsid w:val="0050498E"/>
    <w:rsid w:val="005059C1"/>
    <w:rsid w:val="00507989"/>
    <w:rsid w:val="00512DB2"/>
    <w:rsid w:val="0051321A"/>
    <w:rsid w:val="005145C5"/>
    <w:rsid w:val="00515FF9"/>
    <w:rsid w:val="005160AE"/>
    <w:rsid w:val="00516340"/>
    <w:rsid w:val="00516EC7"/>
    <w:rsid w:val="005214F2"/>
    <w:rsid w:val="00522474"/>
    <w:rsid w:val="00522D81"/>
    <w:rsid w:val="00523231"/>
    <w:rsid w:val="005232C7"/>
    <w:rsid w:val="0052351B"/>
    <w:rsid w:val="00524C22"/>
    <w:rsid w:val="00526DC0"/>
    <w:rsid w:val="00526E70"/>
    <w:rsid w:val="00531790"/>
    <w:rsid w:val="00531D54"/>
    <w:rsid w:val="005320E0"/>
    <w:rsid w:val="00533260"/>
    <w:rsid w:val="00534AC1"/>
    <w:rsid w:val="00536955"/>
    <w:rsid w:val="00536D2D"/>
    <w:rsid w:val="00537A95"/>
    <w:rsid w:val="0054052E"/>
    <w:rsid w:val="00542827"/>
    <w:rsid w:val="0055008C"/>
    <w:rsid w:val="00550377"/>
    <w:rsid w:val="005521A8"/>
    <w:rsid w:val="0055227B"/>
    <w:rsid w:val="00552FB8"/>
    <w:rsid w:val="00553248"/>
    <w:rsid w:val="00553CC7"/>
    <w:rsid w:val="00556809"/>
    <w:rsid w:val="00556A0C"/>
    <w:rsid w:val="00556FF0"/>
    <w:rsid w:val="0056089E"/>
    <w:rsid w:val="00560A2C"/>
    <w:rsid w:val="00560D0A"/>
    <w:rsid w:val="00561DC4"/>
    <w:rsid w:val="0056247D"/>
    <w:rsid w:val="005650C2"/>
    <w:rsid w:val="0056535C"/>
    <w:rsid w:val="005665ED"/>
    <w:rsid w:val="005669B8"/>
    <w:rsid w:val="00566BF5"/>
    <w:rsid w:val="0056794D"/>
    <w:rsid w:val="00570393"/>
    <w:rsid w:val="00570499"/>
    <w:rsid w:val="00571481"/>
    <w:rsid w:val="005714AE"/>
    <w:rsid w:val="005714ED"/>
    <w:rsid w:val="00572481"/>
    <w:rsid w:val="00572679"/>
    <w:rsid w:val="00573189"/>
    <w:rsid w:val="00573FEF"/>
    <w:rsid w:val="00580295"/>
    <w:rsid w:val="00581836"/>
    <w:rsid w:val="0058248D"/>
    <w:rsid w:val="00582A11"/>
    <w:rsid w:val="00585CDB"/>
    <w:rsid w:val="00586A9E"/>
    <w:rsid w:val="0058768B"/>
    <w:rsid w:val="0058793A"/>
    <w:rsid w:val="0059023D"/>
    <w:rsid w:val="00591328"/>
    <w:rsid w:val="005913AA"/>
    <w:rsid w:val="0059145F"/>
    <w:rsid w:val="00591F9B"/>
    <w:rsid w:val="0059444F"/>
    <w:rsid w:val="005950E3"/>
    <w:rsid w:val="0059518A"/>
    <w:rsid w:val="0059555D"/>
    <w:rsid w:val="005957D7"/>
    <w:rsid w:val="005977EF"/>
    <w:rsid w:val="00597DF1"/>
    <w:rsid w:val="005A3D8E"/>
    <w:rsid w:val="005A4C7E"/>
    <w:rsid w:val="005A5158"/>
    <w:rsid w:val="005A59BB"/>
    <w:rsid w:val="005B30FF"/>
    <w:rsid w:val="005B434E"/>
    <w:rsid w:val="005B4372"/>
    <w:rsid w:val="005B464A"/>
    <w:rsid w:val="005C0D99"/>
    <w:rsid w:val="005C21D5"/>
    <w:rsid w:val="005C39D3"/>
    <w:rsid w:val="005C3E47"/>
    <w:rsid w:val="005C446E"/>
    <w:rsid w:val="005C4A58"/>
    <w:rsid w:val="005C66CD"/>
    <w:rsid w:val="005C76A2"/>
    <w:rsid w:val="005C7C9A"/>
    <w:rsid w:val="005D0696"/>
    <w:rsid w:val="005D1764"/>
    <w:rsid w:val="005D3945"/>
    <w:rsid w:val="005D75CF"/>
    <w:rsid w:val="005E3A81"/>
    <w:rsid w:val="005E43F1"/>
    <w:rsid w:val="005E4933"/>
    <w:rsid w:val="005E5A93"/>
    <w:rsid w:val="005E62B7"/>
    <w:rsid w:val="005E716A"/>
    <w:rsid w:val="005E7323"/>
    <w:rsid w:val="005F0BCB"/>
    <w:rsid w:val="005F1217"/>
    <w:rsid w:val="005F3490"/>
    <w:rsid w:val="005F4226"/>
    <w:rsid w:val="005F4DFC"/>
    <w:rsid w:val="005F4E3F"/>
    <w:rsid w:val="00601E12"/>
    <w:rsid w:val="00603256"/>
    <w:rsid w:val="00604662"/>
    <w:rsid w:val="00606AC9"/>
    <w:rsid w:val="006112F4"/>
    <w:rsid w:val="00611E09"/>
    <w:rsid w:val="00616550"/>
    <w:rsid w:val="00616F42"/>
    <w:rsid w:val="00617DCE"/>
    <w:rsid w:val="0062044F"/>
    <w:rsid w:val="00621FE8"/>
    <w:rsid w:val="006228BD"/>
    <w:rsid w:val="00623618"/>
    <w:rsid w:val="006249B1"/>
    <w:rsid w:val="00625B40"/>
    <w:rsid w:val="006261E5"/>
    <w:rsid w:val="00626F6E"/>
    <w:rsid w:val="00630033"/>
    <w:rsid w:val="00631C80"/>
    <w:rsid w:val="006330B2"/>
    <w:rsid w:val="0063468A"/>
    <w:rsid w:val="00634B5C"/>
    <w:rsid w:val="0063583D"/>
    <w:rsid w:val="00636C48"/>
    <w:rsid w:val="00637A7C"/>
    <w:rsid w:val="0064099B"/>
    <w:rsid w:val="00640E78"/>
    <w:rsid w:val="006410A8"/>
    <w:rsid w:val="0064127E"/>
    <w:rsid w:val="00641B9E"/>
    <w:rsid w:val="00641BA2"/>
    <w:rsid w:val="00643BC7"/>
    <w:rsid w:val="00644602"/>
    <w:rsid w:val="00644AC2"/>
    <w:rsid w:val="00646311"/>
    <w:rsid w:val="0065047E"/>
    <w:rsid w:val="006508A9"/>
    <w:rsid w:val="00651D97"/>
    <w:rsid w:val="006548E8"/>
    <w:rsid w:val="00654CED"/>
    <w:rsid w:val="00655955"/>
    <w:rsid w:val="0065604D"/>
    <w:rsid w:val="00657E67"/>
    <w:rsid w:val="00660193"/>
    <w:rsid w:val="00660E72"/>
    <w:rsid w:val="0066108F"/>
    <w:rsid w:val="006612CC"/>
    <w:rsid w:val="0066276B"/>
    <w:rsid w:val="00662823"/>
    <w:rsid w:val="00663217"/>
    <w:rsid w:val="00664753"/>
    <w:rsid w:val="00664B4A"/>
    <w:rsid w:val="00665BDE"/>
    <w:rsid w:val="00666054"/>
    <w:rsid w:val="0066766E"/>
    <w:rsid w:val="00673C81"/>
    <w:rsid w:val="00674057"/>
    <w:rsid w:val="00677C13"/>
    <w:rsid w:val="006831F2"/>
    <w:rsid w:val="006861D4"/>
    <w:rsid w:val="006879B9"/>
    <w:rsid w:val="006926C0"/>
    <w:rsid w:val="00692C1D"/>
    <w:rsid w:val="00692DFB"/>
    <w:rsid w:val="00693EEE"/>
    <w:rsid w:val="00694F9B"/>
    <w:rsid w:val="00695D04"/>
    <w:rsid w:val="0069621F"/>
    <w:rsid w:val="00696330"/>
    <w:rsid w:val="0069635D"/>
    <w:rsid w:val="006970A3"/>
    <w:rsid w:val="006A0054"/>
    <w:rsid w:val="006A215B"/>
    <w:rsid w:val="006A246D"/>
    <w:rsid w:val="006A47FA"/>
    <w:rsid w:val="006A70E9"/>
    <w:rsid w:val="006A775D"/>
    <w:rsid w:val="006A7C9D"/>
    <w:rsid w:val="006B1F93"/>
    <w:rsid w:val="006B312E"/>
    <w:rsid w:val="006B3421"/>
    <w:rsid w:val="006B6F6B"/>
    <w:rsid w:val="006B76D1"/>
    <w:rsid w:val="006C01F0"/>
    <w:rsid w:val="006C0C59"/>
    <w:rsid w:val="006C0F7C"/>
    <w:rsid w:val="006C1BA4"/>
    <w:rsid w:val="006C29AC"/>
    <w:rsid w:val="006C2E3E"/>
    <w:rsid w:val="006C32F2"/>
    <w:rsid w:val="006C3FB9"/>
    <w:rsid w:val="006C4D3B"/>
    <w:rsid w:val="006D16E8"/>
    <w:rsid w:val="006D41A0"/>
    <w:rsid w:val="006D46C7"/>
    <w:rsid w:val="006D50DB"/>
    <w:rsid w:val="006D68F7"/>
    <w:rsid w:val="006D6A7C"/>
    <w:rsid w:val="006D718C"/>
    <w:rsid w:val="006D75AE"/>
    <w:rsid w:val="006D7BD8"/>
    <w:rsid w:val="006E1C09"/>
    <w:rsid w:val="006E2790"/>
    <w:rsid w:val="006E5561"/>
    <w:rsid w:val="006F0912"/>
    <w:rsid w:val="006F15CD"/>
    <w:rsid w:val="006F2568"/>
    <w:rsid w:val="006F27BF"/>
    <w:rsid w:val="006F2988"/>
    <w:rsid w:val="006F2EF4"/>
    <w:rsid w:val="006F342F"/>
    <w:rsid w:val="006F3B93"/>
    <w:rsid w:val="006F47BE"/>
    <w:rsid w:val="006F5320"/>
    <w:rsid w:val="006F54AD"/>
    <w:rsid w:val="006F6447"/>
    <w:rsid w:val="006F6952"/>
    <w:rsid w:val="006F6E21"/>
    <w:rsid w:val="006F70E9"/>
    <w:rsid w:val="00702043"/>
    <w:rsid w:val="00702A77"/>
    <w:rsid w:val="007054E2"/>
    <w:rsid w:val="00705840"/>
    <w:rsid w:val="007059FF"/>
    <w:rsid w:val="007061F5"/>
    <w:rsid w:val="0070708B"/>
    <w:rsid w:val="00707513"/>
    <w:rsid w:val="0071141B"/>
    <w:rsid w:val="0071166D"/>
    <w:rsid w:val="00711F34"/>
    <w:rsid w:val="00712432"/>
    <w:rsid w:val="00712F92"/>
    <w:rsid w:val="00713C44"/>
    <w:rsid w:val="00713D9C"/>
    <w:rsid w:val="00714D40"/>
    <w:rsid w:val="00717A8D"/>
    <w:rsid w:val="007202AE"/>
    <w:rsid w:val="0072289C"/>
    <w:rsid w:val="00722B0A"/>
    <w:rsid w:val="0072327A"/>
    <w:rsid w:val="00731A87"/>
    <w:rsid w:val="00735A57"/>
    <w:rsid w:val="007363EB"/>
    <w:rsid w:val="00737084"/>
    <w:rsid w:val="00741E0E"/>
    <w:rsid w:val="007422CA"/>
    <w:rsid w:val="007429A5"/>
    <w:rsid w:val="00742FBB"/>
    <w:rsid w:val="00744D6F"/>
    <w:rsid w:val="00744E05"/>
    <w:rsid w:val="00746CC8"/>
    <w:rsid w:val="00752D8C"/>
    <w:rsid w:val="00755784"/>
    <w:rsid w:val="0076018C"/>
    <w:rsid w:val="0076060F"/>
    <w:rsid w:val="00760E7E"/>
    <w:rsid w:val="00761794"/>
    <w:rsid w:val="007626FE"/>
    <w:rsid w:val="00762D65"/>
    <w:rsid w:val="00767888"/>
    <w:rsid w:val="007707AD"/>
    <w:rsid w:val="007725F7"/>
    <w:rsid w:val="007734B8"/>
    <w:rsid w:val="00773826"/>
    <w:rsid w:val="00773977"/>
    <w:rsid w:val="007744AC"/>
    <w:rsid w:val="0077501B"/>
    <w:rsid w:val="00775DC5"/>
    <w:rsid w:val="007775D2"/>
    <w:rsid w:val="00777644"/>
    <w:rsid w:val="00777A72"/>
    <w:rsid w:val="007817F6"/>
    <w:rsid w:val="007822DA"/>
    <w:rsid w:val="00782EB9"/>
    <w:rsid w:val="00784FA2"/>
    <w:rsid w:val="007860BF"/>
    <w:rsid w:val="00790C26"/>
    <w:rsid w:val="007918D7"/>
    <w:rsid w:val="00792665"/>
    <w:rsid w:val="007935C7"/>
    <w:rsid w:val="007942BD"/>
    <w:rsid w:val="00795240"/>
    <w:rsid w:val="00795564"/>
    <w:rsid w:val="0079572E"/>
    <w:rsid w:val="007A0A88"/>
    <w:rsid w:val="007A1209"/>
    <w:rsid w:val="007A4CB0"/>
    <w:rsid w:val="007A588F"/>
    <w:rsid w:val="007B0195"/>
    <w:rsid w:val="007B15E5"/>
    <w:rsid w:val="007B2085"/>
    <w:rsid w:val="007B489A"/>
    <w:rsid w:val="007B7D83"/>
    <w:rsid w:val="007B7DAC"/>
    <w:rsid w:val="007C06A2"/>
    <w:rsid w:val="007C0E8F"/>
    <w:rsid w:val="007C3A7E"/>
    <w:rsid w:val="007C4822"/>
    <w:rsid w:val="007C532D"/>
    <w:rsid w:val="007C55CF"/>
    <w:rsid w:val="007C70D2"/>
    <w:rsid w:val="007C7784"/>
    <w:rsid w:val="007C77F0"/>
    <w:rsid w:val="007D0718"/>
    <w:rsid w:val="007D2046"/>
    <w:rsid w:val="007D2959"/>
    <w:rsid w:val="007D32D3"/>
    <w:rsid w:val="007D3B93"/>
    <w:rsid w:val="007D4AD9"/>
    <w:rsid w:val="007D6026"/>
    <w:rsid w:val="007E3776"/>
    <w:rsid w:val="007E4197"/>
    <w:rsid w:val="007E5170"/>
    <w:rsid w:val="007E57AC"/>
    <w:rsid w:val="007E6298"/>
    <w:rsid w:val="007E70F8"/>
    <w:rsid w:val="007E7228"/>
    <w:rsid w:val="007F126D"/>
    <w:rsid w:val="007F264D"/>
    <w:rsid w:val="007F3ECC"/>
    <w:rsid w:val="007F510B"/>
    <w:rsid w:val="007F6245"/>
    <w:rsid w:val="007F6C81"/>
    <w:rsid w:val="007F7ACC"/>
    <w:rsid w:val="007F7C17"/>
    <w:rsid w:val="00800997"/>
    <w:rsid w:val="00804216"/>
    <w:rsid w:val="00804C80"/>
    <w:rsid w:val="00804F2A"/>
    <w:rsid w:val="0080500A"/>
    <w:rsid w:val="00805CDF"/>
    <w:rsid w:val="008067B5"/>
    <w:rsid w:val="00806B92"/>
    <w:rsid w:val="00810BC5"/>
    <w:rsid w:val="00810F73"/>
    <w:rsid w:val="00811290"/>
    <w:rsid w:val="008115FB"/>
    <w:rsid w:val="00811A2D"/>
    <w:rsid w:val="00811A84"/>
    <w:rsid w:val="00812556"/>
    <w:rsid w:val="00812713"/>
    <w:rsid w:val="00814135"/>
    <w:rsid w:val="00814FD3"/>
    <w:rsid w:val="00815109"/>
    <w:rsid w:val="008152CD"/>
    <w:rsid w:val="008173BB"/>
    <w:rsid w:val="00817468"/>
    <w:rsid w:val="0081766F"/>
    <w:rsid w:val="008176C9"/>
    <w:rsid w:val="00817C0C"/>
    <w:rsid w:val="00821B55"/>
    <w:rsid w:val="00822262"/>
    <w:rsid w:val="00823447"/>
    <w:rsid w:val="00823D80"/>
    <w:rsid w:val="008262C1"/>
    <w:rsid w:val="00826689"/>
    <w:rsid w:val="00826A75"/>
    <w:rsid w:val="00831DCA"/>
    <w:rsid w:val="0083299C"/>
    <w:rsid w:val="0083545A"/>
    <w:rsid w:val="00835F38"/>
    <w:rsid w:val="00840B7B"/>
    <w:rsid w:val="008438D6"/>
    <w:rsid w:val="00844A0C"/>
    <w:rsid w:val="00844CC7"/>
    <w:rsid w:val="0084710A"/>
    <w:rsid w:val="00851B92"/>
    <w:rsid w:val="00853140"/>
    <w:rsid w:val="00854772"/>
    <w:rsid w:val="00855B4D"/>
    <w:rsid w:val="0085617D"/>
    <w:rsid w:val="00857109"/>
    <w:rsid w:val="0085717B"/>
    <w:rsid w:val="0085785B"/>
    <w:rsid w:val="008579B8"/>
    <w:rsid w:val="00857D16"/>
    <w:rsid w:val="00857E98"/>
    <w:rsid w:val="00861AC8"/>
    <w:rsid w:val="00861F31"/>
    <w:rsid w:val="00862983"/>
    <w:rsid w:val="008640EA"/>
    <w:rsid w:val="0086542C"/>
    <w:rsid w:val="008657C3"/>
    <w:rsid w:val="00865D5C"/>
    <w:rsid w:val="0086698A"/>
    <w:rsid w:val="00866AF6"/>
    <w:rsid w:val="00866F06"/>
    <w:rsid w:val="00867105"/>
    <w:rsid w:val="008704CA"/>
    <w:rsid w:val="00873882"/>
    <w:rsid w:val="008747CC"/>
    <w:rsid w:val="0087599A"/>
    <w:rsid w:val="008759F0"/>
    <w:rsid w:val="00876662"/>
    <w:rsid w:val="00884963"/>
    <w:rsid w:val="00887FD7"/>
    <w:rsid w:val="00890F6B"/>
    <w:rsid w:val="00893BAB"/>
    <w:rsid w:val="00893E34"/>
    <w:rsid w:val="0089447C"/>
    <w:rsid w:val="00895015"/>
    <w:rsid w:val="00895EF5"/>
    <w:rsid w:val="00897B4D"/>
    <w:rsid w:val="00897F41"/>
    <w:rsid w:val="008A10F0"/>
    <w:rsid w:val="008A5C4B"/>
    <w:rsid w:val="008A5D50"/>
    <w:rsid w:val="008A6BA1"/>
    <w:rsid w:val="008A6DA8"/>
    <w:rsid w:val="008B09F6"/>
    <w:rsid w:val="008B1AD3"/>
    <w:rsid w:val="008B3AA4"/>
    <w:rsid w:val="008B55A9"/>
    <w:rsid w:val="008B63EF"/>
    <w:rsid w:val="008C0ADC"/>
    <w:rsid w:val="008C1244"/>
    <w:rsid w:val="008C180A"/>
    <w:rsid w:val="008C7C27"/>
    <w:rsid w:val="008D0FAF"/>
    <w:rsid w:val="008D203A"/>
    <w:rsid w:val="008D2A72"/>
    <w:rsid w:val="008D2CD1"/>
    <w:rsid w:val="008D3A93"/>
    <w:rsid w:val="008D6744"/>
    <w:rsid w:val="008E07A3"/>
    <w:rsid w:val="008E0B07"/>
    <w:rsid w:val="008E1135"/>
    <w:rsid w:val="008E2010"/>
    <w:rsid w:val="008E6028"/>
    <w:rsid w:val="008E6327"/>
    <w:rsid w:val="008E6993"/>
    <w:rsid w:val="008F559A"/>
    <w:rsid w:val="0090296D"/>
    <w:rsid w:val="00903A45"/>
    <w:rsid w:val="00904741"/>
    <w:rsid w:val="00904C48"/>
    <w:rsid w:val="00904DBC"/>
    <w:rsid w:val="00905041"/>
    <w:rsid w:val="0090505C"/>
    <w:rsid w:val="009056C9"/>
    <w:rsid w:val="009101ED"/>
    <w:rsid w:val="00913C65"/>
    <w:rsid w:val="009208F2"/>
    <w:rsid w:val="009219D8"/>
    <w:rsid w:val="0092288B"/>
    <w:rsid w:val="009228A8"/>
    <w:rsid w:val="00923BC7"/>
    <w:rsid w:val="0092595E"/>
    <w:rsid w:val="00925B4D"/>
    <w:rsid w:val="00932CE5"/>
    <w:rsid w:val="00933FE3"/>
    <w:rsid w:val="009355D2"/>
    <w:rsid w:val="00936F88"/>
    <w:rsid w:val="009379FA"/>
    <w:rsid w:val="00943FF1"/>
    <w:rsid w:val="00945103"/>
    <w:rsid w:val="00946509"/>
    <w:rsid w:val="00946849"/>
    <w:rsid w:val="0094788B"/>
    <w:rsid w:val="009503B0"/>
    <w:rsid w:val="009510ED"/>
    <w:rsid w:val="00951762"/>
    <w:rsid w:val="0095328E"/>
    <w:rsid w:val="00954212"/>
    <w:rsid w:val="00955480"/>
    <w:rsid w:val="00955DF2"/>
    <w:rsid w:val="00956794"/>
    <w:rsid w:val="00956E14"/>
    <w:rsid w:val="00957D70"/>
    <w:rsid w:val="00960577"/>
    <w:rsid w:val="0096270B"/>
    <w:rsid w:val="009652B5"/>
    <w:rsid w:val="0097200D"/>
    <w:rsid w:val="0097301B"/>
    <w:rsid w:val="009741FB"/>
    <w:rsid w:val="00974424"/>
    <w:rsid w:val="0098038A"/>
    <w:rsid w:val="00982231"/>
    <w:rsid w:val="00982C37"/>
    <w:rsid w:val="00983A8E"/>
    <w:rsid w:val="009843EB"/>
    <w:rsid w:val="00985A6D"/>
    <w:rsid w:val="0098666F"/>
    <w:rsid w:val="00986D24"/>
    <w:rsid w:val="00990D30"/>
    <w:rsid w:val="00992B1F"/>
    <w:rsid w:val="00993559"/>
    <w:rsid w:val="00994422"/>
    <w:rsid w:val="00994EBE"/>
    <w:rsid w:val="00995B0F"/>
    <w:rsid w:val="00996268"/>
    <w:rsid w:val="00996701"/>
    <w:rsid w:val="009A10EA"/>
    <w:rsid w:val="009A1835"/>
    <w:rsid w:val="009A2D35"/>
    <w:rsid w:val="009A4713"/>
    <w:rsid w:val="009B051B"/>
    <w:rsid w:val="009B0794"/>
    <w:rsid w:val="009B0A22"/>
    <w:rsid w:val="009B11EE"/>
    <w:rsid w:val="009B1960"/>
    <w:rsid w:val="009B1F63"/>
    <w:rsid w:val="009B29CA"/>
    <w:rsid w:val="009B3757"/>
    <w:rsid w:val="009B501B"/>
    <w:rsid w:val="009B52C2"/>
    <w:rsid w:val="009B6392"/>
    <w:rsid w:val="009B7657"/>
    <w:rsid w:val="009C2491"/>
    <w:rsid w:val="009C29B7"/>
    <w:rsid w:val="009C541D"/>
    <w:rsid w:val="009C54F9"/>
    <w:rsid w:val="009C7404"/>
    <w:rsid w:val="009C765F"/>
    <w:rsid w:val="009D1533"/>
    <w:rsid w:val="009D1829"/>
    <w:rsid w:val="009D1BF7"/>
    <w:rsid w:val="009D2991"/>
    <w:rsid w:val="009D2DF9"/>
    <w:rsid w:val="009D3D49"/>
    <w:rsid w:val="009D60A1"/>
    <w:rsid w:val="009D60A3"/>
    <w:rsid w:val="009D742D"/>
    <w:rsid w:val="009E0433"/>
    <w:rsid w:val="009E1A0A"/>
    <w:rsid w:val="009E3D3D"/>
    <w:rsid w:val="009E449A"/>
    <w:rsid w:val="009E4781"/>
    <w:rsid w:val="009E5301"/>
    <w:rsid w:val="009E5869"/>
    <w:rsid w:val="009E766A"/>
    <w:rsid w:val="009E7B69"/>
    <w:rsid w:val="009F06B8"/>
    <w:rsid w:val="009F072A"/>
    <w:rsid w:val="009F0CA0"/>
    <w:rsid w:val="009F1942"/>
    <w:rsid w:val="009F243F"/>
    <w:rsid w:val="009F309E"/>
    <w:rsid w:val="009F3CFB"/>
    <w:rsid w:val="009F50F4"/>
    <w:rsid w:val="009F686B"/>
    <w:rsid w:val="009F7EB6"/>
    <w:rsid w:val="00A001A8"/>
    <w:rsid w:val="00A01B6F"/>
    <w:rsid w:val="00A020E9"/>
    <w:rsid w:val="00A02663"/>
    <w:rsid w:val="00A030B2"/>
    <w:rsid w:val="00A0372E"/>
    <w:rsid w:val="00A03E9A"/>
    <w:rsid w:val="00A04065"/>
    <w:rsid w:val="00A06928"/>
    <w:rsid w:val="00A074A9"/>
    <w:rsid w:val="00A10B4A"/>
    <w:rsid w:val="00A11586"/>
    <w:rsid w:val="00A12135"/>
    <w:rsid w:val="00A12455"/>
    <w:rsid w:val="00A12A97"/>
    <w:rsid w:val="00A14D53"/>
    <w:rsid w:val="00A154BD"/>
    <w:rsid w:val="00A15AB8"/>
    <w:rsid w:val="00A17C08"/>
    <w:rsid w:val="00A20381"/>
    <w:rsid w:val="00A20BE5"/>
    <w:rsid w:val="00A21E34"/>
    <w:rsid w:val="00A22336"/>
    <w:rsid w:val="00A2257C"/>
    <w:rsid w:val="00A2306A"/>
    <w:rsid w:val="00A23C9F"/>
    <w:rsid w:val="00A27F4D"/>
    <w:rsid w:val="00A30851"/>
    <w:rsid w:val="00A32E0E"/>
    <w:rsid w:val="00A33296"/>
    <w:rsid w:val="00A3604D"/>
    <w:rsid w:val="00A36249"/>
    <w:rsid w:val="00A37995"/>
    <w:rsid w:val="00A37B89"/>
    <w:rsid w:val="00A40BB2"/>
    <w:rsid w:val="00A417F9"/>
    <w:rsid w:val="00A41A8D"/>
    <w:rsid w:val="00A422AA"/>
    <w:rsid w:val="00A448E0"/>
    <w:rsid w:val="00A44D80"/>
    <w:rsid w:val="00A45C76"/>
    <w:rsid w:val="00A461E1"/>
    <w:rsid w:val="00A46F1B"/>
    <w:rsid w:val="00A50FF3"/>
    <w:rsid w:val="00A528BA"/>
    <w:rsid w:val="00A53D64"/>
    <w:rsid w:val="00A548BA"/>
    <w:rsid w:val="00A56902"/>
    <w:rsid w:val="00A61E2B"/>
    <w:rsid w:val="00A64470"/>
    <w:rsid w:val="00A65436"/>
    <w:rsid w:val="00A65734"/>
    <w:rsid w:val="00A65A10"/>
    <w:rsid w:val="00A65C77"/>
    <w:rsid w:val="00A678E1"/>
    <w:rsid w:val="00A71063"/>
    <w:rsid w:val="00A710AE"/>
    <w:rsid w:val="00A71BC6"/>
    <w:rsid w:val="00A72924"/>
    <w:rsid w:val="00A73CE3"/>
    <w:rsid w:val="00A74238"/>
    <w:rsid w:val="00A7571B"/>
    <w:rsid w:val="00A75AB5"/>
    <w:rsid w:val="00A7619A"/>
    <w:rsid w:val="00A76CA0"/>
    <w:rsid w:val="00A80A77"/>
    <w:rsid w:val="00A80EFC"/>
    <w:rsid w:val="00A81765"/>
    <w:rsid w:val="00A83834"/>
    <w:rsid w:val="00A84AF4"/>
    <w:rsid w:val="00A85A62"/>
    <w:rsid w:val="00A864BD"/>
    <w:rsid w:val="00A866D6"/>
    <w:rsid w:val="00A86A67"/>
    <w:rsid w:val="00A86C9E"/>
    <w:rsid w:val="00A870B3"/>
    <w:rsid w:val="00A87BE3"/>
    <w:rsid w:val="00A92044"/>
    <w:rsid w:val="00A9221A"/>
    <w:rsid w:val="00A9280A"/>
    <w:rsid w:val="00A92836"/>
    <w:rsid w:val="00A939D9"/>
    <w:rsid w:val="00A96360"/>
    <w:rsid w:val="00A96C5F"/>
    <w:rsid w:val="00A97CE1"/>
    <w:rsid w:val="00AA0DE2"/>
    <w:rsid w:val="00AA1439"/>
    <w:rsid w:val="00AA178C"/>
    <w:rsid w:val="00AA187D"/>
    <w:rsid w:val="00AA21DE"/>
    <w:rsid w:val="00AA297B"/>
    <w:rsid w:val="00AA3A4E"/>
    <w:rsid w:val="00AA5ED1"/>
    <w:rsid w:val="00AB04FE"/>
    <w:rsid w:val="00AB15CE"/>
    <w:rsid w:val="00AB2611"/>
    <w:rsid w:val="00AB5B54"/>
    <w:rsid w:val="00AB69D7"/>
    <w:rsid w:val="00AC2069"/>
    <w:rsid w:val="00AC4879"/>
    <w:rsid w:val="00AC5D9A"/>
    <w:rsid w:val="00AC602C"/>
    <w:rsid w:val="00AC7323"/>
    <w:rsid w:val="00AC74FB"/>
    <w:rsid w:val="00AD02D3"/>
    <w:rsid w:val="00AD18E2"/>
    <w:rsid w:val="00AD2FC5"/>
    <w:rsid w:val="00AD422F"/>
    <w:rsid w:val="00AD6021"/>
    <w:rsid w:val="00AD711F"/>
    <w:rsid w:val="00AE009F"/>
    <w:rsid w:val="00AE03D5"/>
    <w:rsid w:val="00AE0EFB"/>
    <w:rsid w:val="00AE314E"/>
    <w:rsid w:val="00AE55F2"/>
    <w:rsid w:val="00AE5A9C"/>
    <w:rsid w:val="00AE67CD"/>
    <w:rsid w:val="00AE6843"/>
    <w:rsid w:val="00AF1CE2"/>
    <w:rsid w:val="00AF23B8"/>
    <w:rsid w:val="00AF2936"/>
    <w:rsid w:val="00AF2A0D"/>
    <w:rsid w:val="00AF2E16"/>
    <w:rsid w:val="00AF779B"/>
    <w:rsid w:val="00AF7A9A"/>
    <w:rsid w:val="00B005DC"/>
    <w:rsid w:val="00B015BD"/>
    <w:rsid w:val="00B021AE"/>
    <w:rsid w:val="00B05047"/>
    <w:rsid w:val="00B116B4"/>
    <w:rsid w:val="00B132FD"/>
    <w:rsid w:val="00B15714"/>
    <w:rsid w:val="00B15C43"/>
    <w:rsid w:val="00B165A1"/>
    <w:rsid w:val="00B17355"/>
    <w:rsid w:val="00B17C78"/>
    <w:rsid w:val="00B2013F"/>
    <w:rsid w:val="00B2062D"/>
    <w:rsid w:val="00B244FA"/>
    <w:rsid w:val="00B26CD4"/>
    <w:rsid w:val="00B278A6"/>
    <w:rsid w:val="00B306AF"/>
    <w:rsid w:val="00B30FA4"/>
    <w:rsid w:val="00B31184"/>
    <w:rsid w:val="00B32D4B"/>
    <w:rsid w:val="00B335A2"/>
    <w:rsid w:val="00B33BDD"/>
    <w:rsid w:val="00B34F66"/>
    <w:rsid w:val="00B358B2"/>
    <w:rsid w:val="00B35A19"/>
    <w:rsid w:val="00B42540"/>
    <w:rsid w:val="00B429C1"/>
    <w:rsid w:val="00B43BE9"/>
    <w:rsid w:val="00B50733"/>
    <w:rsid w:val="00B52127"/>
    <w:rsid w:val="00B53C67"/>
    <w:rsid w:val="00B55387"/>
    <w:rsid w:val="00B55657"/>
    <w:rsid w:val="00B55F0A"/>
    <w:rsid w:val="00B55F56"/>
    <w:rsid w:val="00B56346"/>
    <w:rsid w:val="00B60394"/>
    <w:rsid w:val="00B6430E"/>
    <w:rsid w:val="00B669FA"/>
    <w:rsid w:val="00B67D23"/>
    <w:rsid w:val="00B71129"/>
    <w:rsid w:val="00B71C21"/>
    <w:rsid w:val="00B71D2E"/>
    <w:rsid w:val="00B726BF"/>
    <w:rsid w:val="00B81683"/>
    <w:rsid w:val="00B85C96"/>
    <w:rsid w:val="00B87B20"/>
    <w:rsid w:val="00B90AE1"/>
    <w:rsid w:val="00B93573"/>
    <w:rsid w:val="00B93B7E"/>
    <w:rsid w:val="00B94143"/>
    <w:rsid w:val="00B94623"/>
    <w:rsid w:val="00B947EB"/>
    <w:rsid w:val="00B94D00"/>
    <w:rsid w:val="00B95871"/>
    <w:rsid w:val="00B95C80"/>
    <w:rsid w:val="00B969D9"/>
    <w:rsid w:val="00B96E12"/>
    <w:rsid w:val="00B9719E"/>
    <w:rsid w:val="00B978C5"/>
    <w:rsid w:val="00BA00E8"/>
    <w:rsid w:val="00BA07C7"/>
    <w:rsid w:val="00BA21D6"/>
    <w:rsid w:val="00BA2363"/>
    <w:rsid w:val="00BA2464"/>
    <w:rsid w:val="00BA3052"/>
    <w:rsid w:val="00BA4068"/>
    <w:rsid w:val="00BA64DF"/>
    <w:rsid w:val="00BA73F7"/>
    <w:rsid w:val="00BA74B7"/>
    <w:rsid w:val="00BA74E4"/>
    <w:rsid w:val="00BB042E"/>
    <w:rsid w:val="00BB1371"/>
    <w:rsid w:val="00BB17F0"/>
    <w:rsid w:val="00BB19E0"/>
    <w:rsid w:val="00BB2ED3"/>
    <w:rsid w:val="00BB40ED"/>
    <w:rsid w:val="00BB467E"/>
    <w:rsid w:val="00BB59DC"/>
    <w:rsid w:val="00BB6238"/>
    <w:rsid w:val="00BB7B06"/>
    <w:rsid w:val="00BC0B49"/>
    <w:rsid w:val="00BC1BF2"/>
    <w:rsid w:val="00BC2136"/>
    <w:rsid w:val="00BC2798"/>
    <w:rsid w:val="00BC38D7"/>
    <w:rsid w:val="00BC5D03"/>
    <w:rsid w:val="00BC6A79"/>
    <w:rsid w:val="00BC706C"/>
    <w:rsid w:val="00BD0607"/>
    <w:rsid w:val="00BD0E33"/>
    <w:rsid w:val="00BD21F3"/>
    <w:rsid w:val="00BD2443"/>
    <w:rsid w:val="00BD43C3"/>
    <w:rsid w:val="00BD56EF"/>
    <w:rsid w:val="00BD6170"/>
    <w:rsid w:val="00BD6B27"/>
    <w:rsid w:val="00BD7BE8"/>
    <w:rsid w:val="00BD7EE0"/>
    <w:rsid w:val="00BE012D"/>
    <w:rsid w:val="00BE31DA"/>
    <w:rsid w:val="00BE31E8"/>
    <w:rsid w:val="00BE52A7"/>
    <w:rsid w:val="00BE6C56"/>
    <w:rsid w:val="00BF1A37"/>
    <w:rsid w:val="00BF2C2E"/>
    <w:rsid w:val="00BF2F5A"/>
    <w:rsid w:val="00BF4CA6"/>
    <w:rsid w:val="00BF4F6C"/>
    <w:rsid w:val="00BF67EC"/>
    <w:rsid w:val="00C0287B"/>
    <w:rsid w:val="00C06240"/>
    <w:rsid w:val="00C077A1"/>
    <w:rsid w:val="00C100A5"/>
    <w:rsid w:val="00C104D9"/>
    <w:rsid w:val="00C1085C"/>
    <w:rsid w:val="00C11323"/>
    <w:rsid w:val="00C11F8E"/>
    <w:rsid w:val="00C123C2"/>
    <w:rsid w:val="00C12780"/>
    <w:rsid w:val="00C14D53"/>
    <w:rsid w:val="00C14EA2"/>
    <w:rsid w:val="00C150A3"/>
    <w:rsid w:val="00C1738E"/>
    <w:rsid w:val="00C175EC"/>
    <w:rsid w:val="00C1794D"/>
    <w:rsid w:val="00C17980"/>
    <w:rsid w:val="00C17D6A"/>
    <w:rsid w:val="00C20592"/>
    <w:rsid w:val="00C23AB3"/>
    <w:rsid w:val="00C245CD"/>
    <w:rsid w:val="00C24B21"/>
    <w:rsid w:val="00C2504D"/>
    <w:rsid w:val="00C25187"/>
    <w:rsid w:val="00C31AF5"/>
    <w:rsid w:val="00C3254A"/>
    <w:rsid w:val="00C3363E"/>
    <w:rsid w:val="00C35C1B"/>
    <w:rsid w:val="00C37B81"/>
    <w:rsid w:val="00C4009B"/>
    <w:rsid w:val="00C4215B"/>
    <w:rsid w:val="00C42AE6"/>
    <w:rsid w:val="00C4521E"/>
    <w:rsid w:val="00C45750"/>
    <w:rsid w:val="00C476AA"/>
    <w:rsid w:val="00C47BBD"/>
    <w:rsid w:val="00C50C6C"/>
    <w:rsid w:val="00C528C6"/>
    <w:rsid w:val="00C55512"/>
    <w:rsid w:val="00C60338"/>
    <w:rsid w:val="00C61C0B"/>
    <w:rsid w:val="00C6306E"/>
    <w:rsid w:val="00C63D58"/>
    <w:rsid w:val="00C64CDF"/>
    <w:rsid w:val="00C65003"/>
    <w:rsid w:val="00C67455"/>
    <w:rsid w:val="00C677DC"/>
    <w:rsid w:val="00C71063"/>
    <w:rsid w:val="00C71945"/>
    <w:rsid w:val="00C80C18"/>
    <w:rsid w:val="00C823D3"/>
    <w:rsid w:val="00C84D81"/>
    <w:rsid w:val="00C856EB"/>
    <w:rsid w:val="00C85BBC"/>
    <w:rsid w:val="00C86897"/>
    <w:rsid w:val="00C86BD5"/>
    <w:rsid w:val="00C87013"/>
    <w:rsid w:val="00C91077"/>
    <w:rsid w:val="00C91E28"/>
    <w:rsid w:val="00C932EB"/>
    <w:rsid w:val="00C9543B"/>
    <w:rsid w:val="00CA0B00"/>
    <w:rsid w:val="00CA153B"/>
    <w:rsid w:val="00CA1C32"/>
    <w:rsid w:val="00CA405E"/>
    <w:rsid w:val="00CA589C"/>
    <w:rsid w:val="00CA5DD0"/>
    <w:rsid w:val="00CB1913"/>
    <w:rsid w:val="00CB1B63"/>
    <w:rsid w:val="00CB1F86"/>
    <w:rsid w:val="00CB2100"/>
    <w:rsid w:val="00CB21EB"/>
    <w:rsid w:val="00CB3418"/>
    <w:rsid w:val="00CB3788"/>
    <w:rsid w:val="00CB3FB1"/>
    <w:rsid w:val="00CB52A9"/>
    <w:rsid w:val="00CB5EB2"/>
    <w:rsid w:val="00CC2EC9"/>
    <w:rsid w:val="00CC2F0C"/>
    <w:rsid w:val="00CD1449"/>
    <w:rsid w:val="00CD25EB"/>
    <w:rsid w:val="00CD6A28"/>
    <w:rsid w:val="00CE0236"/>
    <w:rsid w:val="00CE113F"/>
    <w:rsid w:val="00CE1F66"/>
    <w:rsid w:val="00CE4762"/>
    <w:rsid w:val="00CE66F3"/>
    <w:rsid w:val="00CF1980"/>
    <w:rsid w:val="00CF1BAA"/>
    <w:rsid w:val="00CF2485"/>
    <w:rsid w:val="00CF403A"/>
    <w:rsid w:val="00CF48E9"/>
    <w:rsid w:val="00CF57D5"/>
    <w:rsid w:val="00CF5C0E"/>
    <w:rsid w:val="00CF6678"/>
    <w:rsid w:val="00D01060"/>
    <w:rsid w:val="00D02560"/>
    <w:rsid w:val="00D03306"/>
    <w:rsid w:val="00D0348D"/>
    <w:rsid w:val="00D03788"/>
    <w:rsid w:val="00D0430C"/>
    <w:rsid w:val="00D04921"/>
    <w:rsid w:val="00D05E20"/>
    <w:rsid w:val="00D06994"/>
    <w:rsid w:val="00D07D68"/>
    <w:rsid w:val="00D14034"/>
    <w:rsid w:val="00D14545"/>
    <w:rsid w:val="00D173A2"/>
    <w:rsid w:val="00D17719"/>
    <w:rsid w:val="00D22587"/>
    <w:rsid w:val="00D226E5"/>
    <w:rsid w:val="00D22E0B"/>
    <w:rsid w:val="00D2359A"/>
    <w:rsid w:val="00D25397"/>
    <w:rsid w:val="00D25469"/>
    <w:rsid w:val="00D2707E"/>
    <w:rsid w:val="00D2780F"/>
    <w:rsid w:val="00D27B13"/>
    <w:rsid w:val="00D3006D"/>
    <w:rsid w:val="00D307BB"/>
    <w:rsid w:val="00D34872"/>
    <w:rsid w:val="00D35DCB"/>
    <w:rsid w:val="00D36B74"/>
    <w:rsid w:val="00D3705F"/>
    <w:rsid w:val="00D37084"/>
    <w:rsid w:val="00D37B58"/>
    <w:rsid w:val="00D40110"/>
    <w:rsid w:val="00D40664"/>
    <w:rsid w:val="00D43059"/>
    <w:rsid w:val="00D430F6"/>
    <w:rsid w:val="00D4543F"/>
    <w:rsid w:val="00D47DF1"/>
    <w:rsid w:val="00D47F04"/>
    <w:rsid w:val="00D526AD"/>
    <w:rsid w:val="00D52883"/>
    <w:rsid w:val="00D56AF1"/>
    <w:rsid w:val="00D57753"/>
    <w:rsid w:val="00D60E1A"/>
    <w:rsid w:val="00D6637C"/>
    <w:rsid w:val="00D678F8"/>
    <w:rsid w:val="00D67DC4"/>
    <w:rsid w:val="00D70076"/>
    <w:rsid w:val="00D72076"/>
    <w:rsid w:val="00D735F2"/>
    <w:rsid w:val="00D738C8"/>
    <w:rsid w:val="00D7418D"/>
    <w:rsid w:val="00D746FC"/>
    <w:rsid w:val="00D74EE7"/>
    <w:rsid w:val="00D75B4C"/>
    <w:rsid w:val="00D80373"/>
    <w:rsid w:val="00D82AC7"/>
    <w:rsid w:val="00D86616"/>
    <w:rsid w:val="00D86DBF"/>
    <w:rsid w:val="00D87834"/>
    <w:rsid w:val="00D87C70"/>
    <w:rsid w:val="00D900B4"/>
    <w:rsid w:val="00D92BB0"/>
    <w:rsid w:val="00D93922"/>
    <w:rsid w:val="00D944C7"/>
    <w:rsid w:val="00D963EE"/>
    <w:rsid w:val="00D97E6F"/>
    <w:rsid w:val="00DA08E9"/>
    <w:rsid w:val="00DA3A4B"/>
    <w:rsid w:val="00DA3E99"/>
    <w:rsid w:val="00DA40EC"/>
    <w:rsid w:val="00DA6568"/>
    <w:rsid w:val="00DA77CA"/>
    <w:rsid w:val="00DB2FA5"/>
    <w:rsid w:val="00DB33DC"/>
    <w:rsid w:val="00DB3E8C"/>
    <w:rsid w:val="00DB47B1"/>
    <w:rsid w:val="00DB531C"/>
    <w:rsid w:val="00DB679C"/>
    <w:rsid w:val="00DC0109"/>
    <w:rsid w:val="00DC065B"/>
    <w:rsid w:val="00DC08EE"/>
    <w:rsid w:val="00DC0982"/>
    <w:rsid w:val="00DC0CF6"/>
    <w:rsid w:val="00DC1EBE"/>
    <w:rsid w:val="00DC2FCC"/>
    <w:rsid w:val="00DC35C3"/>
    <w:rsid w:val="00DC3809"/>
    <w:rsid w:val="00DC62E4"/>
    <w:rsid w:val="00DD1391"/>
    <w:rsid w:val="00DD399C"/>
    <w:rsid w:val="00DD3E9A"/>
    <w:rsid w:val="00DD428E"/>
    <w:rsid w:val="00DD4A8A"/>
    <w:rsid w:val="00DD5C2A"/>
    <w:rsid w:val="00DD6D25"/>
    <w:rsid w:val="00DD6FCF"/>
    <w:rsid w:val="00DE17FA"/>
    <w:rsid w:val="00DE2B7A"/>
    <w:rsid w:val="00DE2C0A"/>
    <w:rsid w:val="00DE37D0"/>
    <w:rsid w:val="00DE4A60"/>
    <w:rsid w:val="00DE50B2"/>
    <w:rsid w:val="00DE5626"/>
    <w:rsid w:val="00DE63B9"/>
    <w:rsid w:val="00DE7430"/>
    <w:rsid w:val="00DE7EEA"/>
    <w:rsid w:val="00DF0628"/>
    <w:rsid w:val="00DF0A20"/>
    <w:rsid w:val="00DF1DB9"/>
    <w:rsid w:val="00DF2EBD"/>
    <w:rsid w:val="00DF44D4"/>
    <w:rsid w:val="00DF61F9"/>
    <w:rsid w:val="00E00E11"/>
    <w:rsid w:val="00E02257"/>
    <w:rsid w:val="00E024B6"/>
    <w:rsid w:val="00E0359E"/>
    <w:rsid w:val="00E03BAD"/>
    <w:rsid w:val="00E042A2"/>
    <w:rsid w:val="00E05521"/>
    <w:rsid w:val="00E06454"/>
    <w:rsid w:val="00E10B78"/>
    <w:rsid w:val="00E11BCD"/>
    <w:rsid w:val="00E11CBB"/>
    <w:rsid w:val="00E12E36"/>
    <w:rsid w:val="00E136C6"/>
    <w:rsid w:val="00E1527A"/>
    <w:rsid w:val="00E1736C"/>
    <w:rsid w:val="00E20EC1"/>
    <w:rsid w:val="00E2240C"/>
    <w:rsid w:val="00E23F24"/>
    <w:rsid w:val="00E2421B"/>
    <w:rsid w:val="00E263CF"/>
    <w:rsid w:val="00E26734"/>
    <w:rsid w:val="00E26F65"/>
    <w:rsid w:val="00E27248"/>
    <w:rsid w:val="00E30CF9"/>
    <w:rsid w:val="00E31937"/>
    <w:rsid w:val="00E31F16"/>
    <w:rsid w:val="00E320D0"/>
    <w:rsid w:val="00E32B6D"/>
    <w:rsid w:val="00E32C1C"/>
    <w:rsid w:val="00E33297"/>
    <w:rsid w:val="00E37267"/>
    <w:rsid w:val="00E41985"/>
    <w:rsid w:val="00E42D5C"/>
    <w:rsid w:val="00E43843"/>
    <w:rsid w:val="00E46D5B"/>
    <w:rsid w:val="00E47FA9"/>
    <w:rsid w:val="00E51AD5"/>
    <w:rsid w:val="00E527F8"/>
    <w:rsid w:val="00E52B72"/>
    <w:rsid w:val="00E5353A"/>
    <w:rsid w:val="00E557F2"/>
    <w:rsid w:val="00E55EE8"/>
    <w:rsid w:val="00E561E7"/>
    <w:rsid w:val="00E566AD"/>
    <w:rsid w:val="00E571EE"/>
    <w:rsid w:val="00E57F85"/>
    <w:rsid w:val="00E60A18"/>
    <w:rsid w:val="00E60A9D"/>
    <w:rsid w:val="00E62B2A"/>
    <w:rsid w:val="00E63904"/>
    <w:rsid w:val="00E64987"/>
    <w:rsid w:val="00E66912"/>
    <w:rsid w:val="00E71468"/>
    <w:rsid w:val="00E80941"/>
    <w:rsid w:val="00E828CD"/>
    <w:rsid w:val="00E82A5D"/>
    <w:rsid w:val="00E83C0C"/>
    <w:rsid w:val="00E86F5C"/>
    <w:rsid w:val="00E8742E"/>
    <w:rsid w:val="00E916EC"/>
    <w:rsid w:val="00E91F99"/>
    <w:rsid w:val="00E9377B"/>
    <w:rsid w:val="00E938A3"/>
    <w:rsid w:val="00E955BD"/>
    <w:rsid w:val="00E9618A"/>
    <w:rsid w:val="00E96C1B"/>
    <w:rsid w:val="00E973FB"/>
    <w:rsid w:val="00E97939"/>
    <w:rsid w:val="00EA10BF"/>
    <w:rsid w:val="00EA1515"/>
    <w:rsid w:val="00EA21EB"/>
    <w:rsid w:val="00EA41D9"/>
    <w:rsid w:val="00EA56EA"/>
    <w:rsid w:val="00EB11F4"/>
    <w:rsid w:val="00EB1807"/>
    <w:rsid w:val="00EB18B6"/>
    <w:rsid w:val="00EB2707"/>
    <w:rsid w:val="00EB2E8B"/>
    <w:rsid w:val="00EB4128"/>
    <w:rsid w:val="00EB4883"/>
    <w:rsid w:val="00EB7687"/>
    <w:rsid w:val="00EC27F3"/>
    <w:rsid w:val="00EC4966"/>
    <w:rsid w:val="00EC4B4C"/>
    <w:rsid w:val="00EC503C"/>
    <w:rsid w:val="00EC5CC4"/>
    <w:rsid w:val="00EC6818"/>
    <w:rsid w:val="00ED25E5"/>
    <w:rsid w:val="00ED2AE0"/>
    <w:rsid w:val="00ED3476"/>
    <w:rsid w:val="00ED5417"/>
    <w:rsid w:val="00ED77F7"/>
    <w:rsid w:val="00EE04B1"/>
    <w:rsid w:val="00EE0CE1"/>
    <w:rsid w:val="00EE32EF"/>
    <w:rsid w:val="00EE387F"/>
    <w:rsid w:val="00EE5B19"/>
    <w:rsid w:val="00EE6A3B"/>
    <w:rsid w:val="00EE7A41"/>
    <w:rsid w:val="00EF1615"/>
    <w:rsid w:val="00EF5B5A"/>
    <w:rsid w:val="00EF7DE7"/>
    <w:rsid w:val="00F0047D"/>
    <w:rsid w:val="00F00AB0"/>
    <w:rsid w:val="00F02336"/>
    <w:rsid w:val="00F040AD"/>
    <w:rsid w:val="00F068D6"/>
    <w:rsid w:val="00F06988"/>
    <w:rsid w:val="00F104D5"/>
    <w:rsid w:val="00F106E8"/>
    <w:rsid w:val="00F10A14"/>
    <w:rsid w:val="00F1113B"/>
    <w:rsid w:val="00F11DDB"/>
    <w:rsid w:val="00F14FC8"/>
    <w:rsid w:val="00F239AE"/>
    <w:rsid w:val="00F239DE"/>
    <w:rsid w:val="00F23C9F"/>
    <w:rsid w:val="00F240F1"/>
    <w:rsid w:val="00F24510"/>
    <w:rsid w:val="00F25921"/>
    <w:rsid w:val="00F25E51"/>
    <w:rsid w:val="00F278D8"/>
    <w:rsid w:val="00F31157"/>
    <w:rsid w:val="00F326E9"/>
    <w:rsid w:val="00F32D4E"/>
    <w:rsid w:val="00F33FCA"/>
    <w:rsid w:val="00F37CBC"/>
    <w:rsid w:val="00F41279"/>
    <w:rsid w:val="00F41538"/>
    <w:rsid w:val="00F4163C"/>
    <w:rsid w:val="00F4344E"/>
    <w:rsid w:val="00F4364B"/>
    <w:rsid w:val="00F43D0C"/>
    <w:rsid w:val="00F44EF8"/>
    <w:rsid w:val="00F453D2"/>
    <w:rsid w:val="00F468C8"/>
    <w:rsid w:val="00F4717E"/>
    <w:rsid w:val="00F4759E"/>
    <w:rsid w:val="00F5033C"/>
    <w:rsid w:val="00F50B00"/>
    <w:rsid w:val="00F51E2C"/>
    <w:rsid w:val="00F52DF5"/>
    <w:rsid w:val="00F53584"/>
    <w:rsid w:val="00F53DE3"/>
    <w:rsid w:val="00F55B6F"/>
    <w:rsid w:val="00F560E2"/>
    <w:rsid w:val="00F604BA"/>
    <w:rsid w:val="00F61E31"/>
    <w:rsid w:val="00F6295D"/>
    <w:rsid w:val="00F659FF"/>
    <w:rsid w:val="00F67832"/>
    <w:rsid w:val="00F70003"/>
    <w:rsid w:val="00F71CC1"/>
    <w:rsid w:val="00F747A0"/>
    <w:rsid w:val="00F766C3"/>
    <w:rsid w:val="00F76919"/>
    <w:rsid w:val="00F76FE2"/>
    <w:rsid w:val="00F77B96"/>
    <w:rsid w:val="00F82272"/>
    <w:rsid w:val="00F826C1"/>
    <w:rsid w:val="00F84804"/>
    <w:rsid w:val="00F856C8"/>
    <w:rsid w:val="00F865D3"/>
    <w:rsid w:val="00F8662B"/>
    <w:rsid w:val="00F86C41"/>
    <w:rsid w:val="00F9072C"/>
    <w:rsid w:val="00F94927"/>
    <w:rsid w:val="00F94E13"/>
    <w:rsid w:val="00F959D9"/>
    <w:rsid w:val="00F9654F"/>
    <w:rsid w:val="00F97A56"/>
    <w:rsid w:val="00F97AE4"/>
    <w:rsid w:val="00FA0BEA"/>
    <w:rsid w:val="00FA298B"/>
    <w:rsid w:val="00FA4DD8"/>
    <w:rsid w:val="00FA528E"/>
    <w:rsid w:val="00FB0EBA"/>
    <w:rsid w:val="00FB18C1"/>
    <w:rsid w:val="00FB1C58"/>
    <w:rsid w:val="00FB2B85"/>
    <w:rsid w:val="00FB44BE"/>
    <w:rsid w:val="00FB4AFF"/>
    <w:rsid w:val="00FB50DD"/>
    <w:rsid w:val="00FB5652"/>
    <w:rsid w:val="00FB6C69"/>
    <w:rsid w:val="00FB75DC"/>
    <w:rsid w:val="00FB7A4D"/>
    <w:rsid w:val="00FC1D82"/>
    <w:rsid w:val="00FC1E04"/>
    <w:rsid w:val="00FC2E5C"/>
    <w:rsid w:val="00FC3039"/>
    <w:rsid w:val="00FC3290"/>
    <w:rsid w:val="00FC7320"/>
    <w:rsid w:val="00FD0179"/>
    <w:rsid w:val="00FD2B74"/>
    <w:rsid w:val="00FD3F53"/>
    <w:rsid w:val="00FD414E"/>
    <w:rsid w:val="00FD439E"/>
    <w:rsid w:val="00FD448F"/>
    <w:rsid w:val="00FD46E1"/>
    <w:rsid w:val="00FD5E89"/>
    <w:rsid w:val="00FD6F3B"/>
    <w:rsid w:val="00FE0A1C"/>
    <w:rsid w:val="00FE304B"/>
    <w:rsid w:val="00FE33B8"/>
    <w:rsid w:val="00FE3F59"/>
    <w:rsid w:val="00FE5547"/>
    <w:rsid w:val="00FE6715"/>
    <w:rsid w:val="00FE6E50"/>
    <w:rsid w:val="00FF001A"/>
    <w:rsid w:val="00FF273D"/>
    <w:rsid w:val="00FF2BF2"/>
    <w:rsid w:val="00FF3B81"/>
    <w:rsid w:val="00FF44D1"/>
    <w:rsid w:val="00FF456E"/>
    <w:rsid w:val="00FF5BF5"/>
    <w:rsid w:val="00FF6369"/>
    <w:rsid w:val="00FF6B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97AD77"/>
  <w15:docId w15:val="{40DA1F88-9C2B-4C71-BD9A-9EE29843CA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078B"/>
    <w:pPr>
      <w:spacing w:line="240" w:lineRule="auto"/>
    </w:pPr>
    <w:rPr>
      <w:rFonts w:ascii="Arial" w:eastAsiaTheme="minorHAnsi" w:hAnsi="Arial" w:cstheme="minorBidi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7E67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Heading2">
    <w:name w:val="heading 2"/>
    <w:basedOn w:val="Heading1"/>
    <w:next w:val="BodyText"/>
    <w:link w:val="Heading2Char"/>
    <w:uiPriority w:val="99"/>
    <w:qFormat/>
    <w:rsid w:val="00657E67"/>
    <w:pPr>
      <w:tabs>
        <w:tab w:val="left" w:pos="1985"/>
      </w:tabs>
      <w:spacing w:before="240"/>
      <w:ind w:left="1985" w:hanging="1985"/>
      <w:outlineLvl w:val="1"/>
    </w:pPr>
    <w:rPr>
      <w:rFonts w:ascii="Times New Roman" w:eastAsia="Times New Roman" w:hAnsi="Times New Roman" w:cs="Times New Roman"/>
      <w:bCs w:val="0"/>
      <w:color w:val="auto"/>
      <w:szCs w:val="20"/>
      <w:lang w:val="en-US" w:eastAsia="de-D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A187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ithilite3">
    <w:name w:val="hithilite3"/>
    <w:basedOn w:val="DefaultParagraphFont"/>
    <w:rsid w:val="00767888"/>
    <w:rPr>
      <w:shd w:val="clear" w:color="auto" w:fill="FFFF00"/>
    </w:rPr>
  </w:style>
  <w:style w:type="paragraph" w:customStyle="1" w:styleId="EndNoteBibliographyTitle">
    <w:name w:val="EndNote Bibliography Title"/>
    <w:basedOn w:val="Normal"/>
    <w:link w:val="EndNoteBibliographyTitleChar"/>
    <w:rsid w:val="001A1816"/>
    <w:pPr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1816"/>
    <w:rPr>
      <w:rFonts w:eastAsiaTheme="minorHAnsi"/>
      <w:noProof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A1816"/>
    <w:pPr>
      <w:spacing w:line="48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A1816"/>
    <w:rPr>
      <w:rFonts w:eastAsiaTheme="minorHAnsi"/>
      <w:noProof/>
      <w:szCs w:val="22"/>
      <w:lang w:val="en-US"/>
    </w:rPr>
  </w:style>
  <w:style w:type="character" w:styleId="Hyperlink">
    <w:name w:val="Hyperlink"/>
    <w:basedOn w:val="DefaultParagraphFont"/>
    <w:uiPriority w:val="99"/>
    <w:unhideWhenUsed/>
    <w:rsid w:val="001A1816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66108F"/>
    <w:pPr>
      <w:spacing w:line="240" w:lineRule="auto"/>
    </w:pPr>
    <w:rPr>
      <w:rFonts w:ascii="Arial" w:eastAsiaTheme="minorHAnsi" w:hAnsi="Arial" w:cstheme="minorBidi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56809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EB4883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723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7238"/>
    <w:rPr>
      <w:rFonts w:ascii="Tahoma" w:eastAsiaTheme="minorHAnsi" w:hAnsi="Tahoma" w:cs="Tahoma"/>
      <w:sz w:val="16"/>
      <w:szCs w:val="16"/>
    </w:rPr>
  </w:style>
  <w:style w:type="character" w:customStyle="1" w:styleId="st1">
    <w:name w:val="st1"/>
    <w:basedOn w:val="DefaultParagraphFont"/>
    <w:rsid w:val="004D6672"/>
  </w:style>
  <w:style w:type="character" w:styleId="Emphasis">
    <w:name w:val="Emphasis"/>
    <w:basedOn w:val="DefaultParagraphFont"/>
    <w:uiPriority w:val="20"/>
    <w:qFormat/>
    <w:rsid w:val="00EA56EA"/>
    <w:rPr>
      <w:b/>
      <w:bCs/>
      <w:i w:val="0"/>
      <w:iCs w:val="0"/>
    </w:rPr>
  </w:style>
  <w:style w:type="paragraph" w:styleId="Header">
    <w:name w:val="header"/>
    <w:basedOn w:val="Normal"/>
    <w:link w:val="HeaderChar"/>
    <w:unhideWhenUsed/>
    <w:rsid w:val="00A030B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A030B2"/>
    <w:rPr>
      <w:rFonts w:ascii="Arial" w:eastAsiaTheme="minorHAnsi" w:hAnsi="Arial" w:cstheme="minorBidi"/>
      <w:szCs w:val="22"/>
    </w:rPr>
  </w:style>
  <w:style w:type="paragraph" w:styleId="Footer">
    <w:name w:val="footer"/>
    <w:basedOn w:val="Normal"/>
    <w:link w:val="FooterChar"/>
    <w:uiPriority w:val="99"/>
    <w:unhideWhenUsed/>
    <w:rsid w:val="00A030B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030B2"/>
    <w:rPr>
      <w:rFonts w:ascii="Arial" w:eastAsiaTheme="minorHAnsi" w:hAnsi="Arial" w:cstheme="minorBidi"/>
      <w:szCs w:val="22"/>
    </w:rPr>
  </w:style>
  <w:style w:type="character" w:styleId="HTMLCite">
    <w:name w:val="HTML Cite"/>
    <w:basedOn w:val="DefaultParagraphFont"/>
    <w:uiPriority w:val="99"/>
    <w:semiHidden/>
    <w:unhideWhenUsed/>
    <w:rsid w:val="00526E70"/>
    <w:rPr>
      <w:i/>
      <w:iCs/>
    </w:rPr>
  </w:style>
  <w:style w:type="character" w:styleId="Strong">
    <w:name w:val="Strong"/>
    <w:basedOn w:val="DefaultParagraphFont"/>
    <w:uiPriority w:val="22"/>
    <w:qFormat/>
    <w:rsid w:val="00526E70"/>
    <w:rPr>
      <w:b/>
      <w:bCs/>
    </w:rPr>
  </w:style>
  <w:style w:type="character" w:customStyle="1" w:styleId="highlight">
    <w:name w:val="highlight"/>
    <w:basedOn w:val="DefaultParagraphFont"/>
    <w:rsid w:val="00526E70"/>
  </w:style>
  <w:style w:type="character" w:customStyle="1" w:styleId="disttier1">
    <w:name w:val="disttier1"/>
    <w:basedOn w:val="DefaultParagraphFont"/>
    <w:rsid w:val="00526E70"/>
  </w:style>
  <w:style w:type="paragraph" w:styleId="HTMLPreformatted">
    <w:name w:val="HTML Preformatted"/>
    <w:basedOn w:val="Normal"/>
    <w:link w:val="HTMLPreformattedChar"/>
    <w:uiPriority w:val="99"/>
    <w:rsid w:val="0023272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Cs w:val="24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3272C"/>
    <w:rPr>
      <w:rFonts w:ascii="Courier New" w:hAnsi="Courier New" w:cs="Courier New"/>
      <w:lang w:eastAsia="en-GB"/>
    </w:rPr>
  </w:style>
  <w:style w:type="character" w:customStyle="1" w:styleId="Heading2Char">
    <w:name w:val="Heading 2 Char"/>
    <w:basedOn w:val="DefaultParagraphFont"/>
    <w:link w:val="Heading2"/>
    <w:uiPriority w:val="99"/>
    <w:rsid w:val="00657E67"/>
    <w:rPr>
      <w:b/>
      <w:sz w:val="28"/>
      <w:szCs w:val="20"/>
      <w:lang w:val="en-US" w:eastAsia="de-DE"/>
    </w:rPr>
  </w:style>
  <w:style w:type="paragraph" w:styleId="BodyText">
    <w:name w:val="Body Text"/>
    <w:aliases w:val="Body text"/>
    <w:basedOn w:val="Normal"/>
    <w:link w:val="BodyTextChar"/>
    <w:uiPriority w:val="99"/>
    <w:rsid w:val="00657E67"/>
    <w:pPr>
      <w:spacing w:before="240"/>
    </w:pPr>
    <w:rPr>
      <w:rFonts w:ascii="Times New Roman" w:eastAsia="Times New Roman" w:hAnsi="Times New Roman" w:cs="Times New Roman"/>
      <w:szCs w:val="20"/>
      <w:lang w:val="en-US" w:eastAsia="de-DE"/>
    </w:rPr>
  </w:style>
  <w:style w:type="character" w:customStyle="1" w:styleId="BodyTextChar">
    <w:name w:val="Body Text Char"/>
    <w:aliases w:val="Body text Char"/>
    <w:basedOn w:val="DefaultParagraphFont"/>
    <w:link w:val="BodyText"/>
    <w:uiPriority w:val="99"/>
    <w:rsid w:val="00657E67"/>
    <w:rPr>
      <w:szCs w:val="20"/>
      <w:lang w:val="en-US"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657E67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A187D"/>
    <w:rPr>
      <w:rFonts w:asciiTheme="majorHAnsi" w:eastAsiaTheme="majorEastAsia" w:hAnsiTheme="majorHAnsi" w:cstheme="majorBidi"/>
      <w:b/>
      <w:bCs/>
      <w:color w:val="5B9BD5" w:themeColor="accent1"/>
      <w:szCs w:val="22"/>
    </w:rPr>
  </w:style>
  <w:style w:type="paragraph" w:customStyle="1" w:styleId="ABold">
    <w:name w:val="A_Bold"/>
    <w:basedOn w:val="BodyText"/>
    <w:next w:val="BodyText"/>
    <w:uiPriority w:val="99"/>
    <w:rsid w:val="00AA187D"/>
    <w:rPr>
      <w:b/>
    </w:rPr>
  </w:style>
  <w:style w:type="paragraph" w:styleId="List">
    <w:name w:val="List"/>
    <w:basedOn w:val="BodyText"/>
    <w:next w:val="ListContinue1"/>
    <w:uiPriority w:val="99"/>
    <w:rsid w:val="00AA187D"/>
    <w:pPr>
      <w:tabs>
        <w:tab w:val="left" w:pos="284"/>
      </w:tabs>
      <w:spacing w:before="120"/>
    </w:pPr>
  </w:style>
  <w:style w:type="paragraph" w:customStyle="1" w:styleId="ListContinue1">
    <w:name w:val="List Continue1"/>
    <w:aliases w:val="Text in list"/>
    <w:basedOn w:val="BodyText"/>
    <w:next w:val="BodyText"/>
    <w:uiPriority w:val="99"/>
    <w:rsid w:val="00AA187D"/>
    <w:pPr>
      <w:tabs>
        <w:tab w:val="left" w:pos="284"/>
      </w:tabs>
      <w:spacing w:before="120"/>
      <w:ind w:left="284"/>
    </w:pPr>
  </w:style>
  <w:style w:type="character" w:customStyle="1" w:styleId="st">
    <w:name w:val="st"/>
    <w:basedOn w:val="DefaultParagraphFont"/>
    <w:uiPriority w:val="99"/>
    <w:rsid w:val="00AA187D"/>
    <w:rPr>
      <w:rFonts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6F25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F256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F2568"/>
    <w:rPr>
      <w:rFonts w:ascii="Arial" w:eastAsiaTheme="minorHAnsi" w:hAnsi="Arial" w:cstheme="minorBidi"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D108A"/>
    <w:rPr>
      <w:color w:val="605E5C"/>
      <w:shd w:val="clear" w:color="auto" w:fill="E1DFDD"/>
    </w:rPr>
  </w:style>
  <w:style w:type="table" w:customStyle="1" w:styleId="Amalstyle1">
    <w:name w:val="Amal  style1"/>
    <w:basedOn w:val="TableNormal"/>
    <w:uiPriority w:val="99"/>
    <w:rsid w:val="00427AF2"/>
    <w:pPr>
      <w:spacing w:line="240" w:lineRule="auto"/>
      <w:jc w:val="center"/>
    </w:pPr>
    <w:rPr>
      <w:rFonts w:asciiTheme="majorBidi" w:eastAsiaTheme="minorHAnsi" w:hAnsiTheme="majorBidi" w:cstheme="minorBidi"/>
      <w:sz w:val="22"/>
      <w:szCs w:val="22"/>
    </w:rPr>
    <w:tblPr>
      <w:tblBorders>
        <w:top w:val="thinThickSmallGap" w:sz="18" w:space="0" w:color="000000" w:themeColor="text1"/>
        <w:bottom w:val="thinThickSmallGap" w:sz="18" w:space="0" w:color="000000" w:themeColor="text1"/>
      </w:tblBorders>
    </w:tblPr>
    <w:tcPr>
      <w:vAlign w:val="center"/>
    </w:tcPr>
    <w:tblStylePr w:type="firstRow">
      <w:rPr>
        <w:rFonts w:ascii="Times New Roman" w:hAnsi="Times New Roman"/>
        <w:b/>
        <w:i w:val="0"/>
        <w:sz w:val="22"/>
      </w:rPr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pPr>
        <w:jc w:val="center"/>
      </w:pPr>
      <w:tblPr>
        <w:jc w:val="center"/>
      </w:tblPr>
      <w:trPr>
        <w:jc w:val="center"/>
      </w:trPr>
      <w:tcPr>
        <w:tcBorders>
          <w:top w:val="single" w:sz="6" w:space="0" w:color="008000"/>
        </w:tcBorders>
      </w:tcPr>
    </w:tblStylePr>
    <w:tblStylePr w:type="firstCol">
      <w:pPr>
        <w:jc w:val="center"/>
      </w:pPr>
      <w:rPr>
        <w:rFonts w:ascii="Times New Roman" w:hAnsi="Times New Roman"/>
        <w:b/>
      </w:rPr>
    </w:tblStylePr>
  </w:style>
  <w:style w:type="paragraph" w:styleId="BodyText2">
    <w:name w:val="Body Text 2"/>
    <w:basedOn w:val="Normal"/>
    <w:link w:val="BodyText2Char"/>
    <w:rsid w:val="004301FE"/>
    <w:pPr>
      <w:spacing w:after="120" w:line="480" w:lineRule="auto"/>
    </w:pPr>
    <w:rPr>
      <w:rFonts w:ascii="Times New Roman" w:eastAsia="Times New Roman" w:hAnsi="Times New Roman" w:cs="Times New Roman"/>
      <w:szCs w:val="24"/>
      <w:lang w:val="en-US"/>
    </w:rPr>
  </w:style>
  <w:style w:type="character" w:customStyle="1" w:styleId="BodyText2Char">
    <w:name w:val="Body Text 2 Char"/>
    <w:basedOn w:val="DefaultParagraphFont"/>
    <w:link w:val="BodyText2"/>
    <w:rsid w:val="004301FE"/>
    <w:rPr>
      <w:lang w:val="en-US"/>
    </w:rPr>
  </w:style>
  <w:style w:type="character" w:customStyle="1" w:styleId="productlargeclass">
    <w:name w:val="productlargeclass"/>
    <w:basedOn w:val="DefaultParagraphFont"/>
    <w:rsid w:val="004301FE"/>
  </w:style>
  <w:style w:type="character" w:customStyle="1" w:styleId="productmediumclass">
    <w:name w:val="productmediumclass"/>
    <w:basedOn w:val="DefaultParagraphFont"/>
    <w:rsid w:val="004301FE"/>
  </w:style>
  <w:style w:type="paragraph" w:customStyle="1" w:styleId="amalbody">
    <w:name w:val="amal body"/>
    <w:basedOn w:val="Normal"/>
    <w:qFormat/>
    <w:rsid w:val="00560D0A"/>
    <w:pPr>
      <w:autoSpaceDE w:val="0"/>
      <w:autoSpaceDN w:val="0"/>
      <w:adjustRightInd w:val="0"/>
      <w:spacing w:line="360" w:lineRule="auto"/>
      <w:ind w:firstLine="720"/>
      <w:contextualSpacing/>
    </w:pPr>
    <w:rPr>
      <w:rFonts w:ascii="Times New Roman" w:hAnsi="Times New Roman" w:cstheme="minorHAnsi"/>
      <w:color w:val="000000" w:themeColor="text1"/>
      <w:szCs w:val="24"/>
    </w:rPr>
  </w:style>
  <w:style w:type="paragraph" w:customStyle="1" w:styleId="amal33">
    <w:name w:val="amal 33"/>
    <w:basedOn w:val="Heading2"/>
    <w:qFormat/>
    <w:rsid w:val="00560D0A"/>
    <w:pPr>
      <w:tabs>
        <w:tab w:val="clear" w:pos="1985"/>
      </w:tabs>
      <w:spacing w:before="320" w:after="120" w:line="360" w:lineRule="auto"/>
      <w:ind w:left="0" w:firstLine="0"/>
    </w:pPr>
    <w:rPr>
      <w:rFonts w:eastAsiaTheme="majorEastAsia" w:cstheme="majorBidi"/>
      <w:bCs/>
      <w:sz w:val="24"/>
      <w:szCs w:val="26"/>
      <w:lang w:val="en-GB" w:eastAsia="en-US"/>
    </w:rPr>
  </w:style>
  <w:style w:type="character" w:styleId="PlaceholderText">
    <w:name w:val="Placeholder Text"/>
    <w:basedOn w:val="DefaultParagraphFont"/>
    <w:uiPriority w:val="99"/>
    <w:semiHidden/>
    <w:rsid w:val="00D93922"/>
    <w:rPr>
      <w:color w:val="808080"/>
    </w:rPr>
  </w:style>
  <w:style w:type="character" w:customStyle="1" w:styleId="ffline">
    <w:name w:val="ff_line"/>
    <w:basedOn w:val="DefaultParagraphFont"/>
    <w:rsid w:val="005F4E3F"/>
  </w:style>
  <w:style w:type="paragraph" w:styleId="NoSpacing">
    <w:name w:val="No Spacing"/>
    <w:uiPriority w:val="1"/>
    <w:qFormat/>
    <w:rsid w:val="00E938A3"/>
    <w:pPr>
      <w:spacing w:line="240" w:lineRule="auto"/>
    </w:pPr>
    <w:rPr>
      <w:rFonts w:ascii="Calibri" w:eastAsia="Calibri" w:hAnsi="Calibri"/>
      <w:sz w:val="22"/>
      <w:szCs w:val="22"/>
    </w:rPr>
  </w:style>
  <w:style w:type="character" w:customStyle="1" w:styleId="figpopup-sensitive-area1">
    <w:name w:val="figpopup-sensitive-area1"/>
    <w:basedOn w:val="DefaultParagraphFont"/>
    <w:rsid w:val="0058793A"/>
    <w:rPr>
      <w:strike w:val="0"/>
      <w:dstrike w:val="0"/>
      <w:u w:val="none"/>
      <w:effect w:val="none"/>
      <w:shd w:val="clear" w:color="auto" w:fill="auto"/>
    </w:rPr>
  </w:style>
  <w:style w:type="character" w:customStyle="1" w:styleId="e24kjd">
    <w:name w:val="e24kjd"/>
    <w:basedOn w:val="DefaultParagraphFont"/>
    <w:rsid w:val="00F239DE"/>
  </w:style>
  <w:style w:type="character" w:styleId="UnresolvedMention">
    <w:name w:val="Unresolved Mention"/>
    <w:basedOn w:val="DefaultParagraphFont"/>
    <w:uiPriority w:val="99"/>
    <w:semiHidden/>
    <w:unhideWhenUsed/>
    <w:rsid w:val="00665BDE"/>
    <w:rPr>
      <w:color w:val="605E5C"/>
      <w:shd w:val="clear" w:color="auto" w:fill="E1DFDD"/>
    </w:rPr>
  </w:style>
  <w:style w:type="character" w:customStyle="1" w:styleId="gd15mcfceub">
    <w:name w:val="gd15mcfceub"/>
    <w:basedOn w:val="DefaultParagraphFont"/>
    <w:rsid w:val="00D226E5"/>
  </w:style>
  <w:style w:type="character" w:customStyle="1" w:styleId="ilfuvd">
    <w:name w:val="ilfuvd"/>
    <w:rsid w:val="00410354"/>
  </w:style>
  <w:style w:type="character" w:styleId="FollowedHyperlink">
    <w:name w:val="FollowedHyperlink"/>
    <w:basedOn w:val="DefaultParagraphFont"/>
    <w:uiPriority w:val="99"/>
    <w:semiHidden/>
    <w:unhideWhenUsed/>
    <w:rsid w:val="000133FE"/>
    <w:rPr>
      <w:color w:val="954F72" w:themeColor="followedHyperlink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2A1607"/>
    <w:rPr>
      <w:color w:val="000000" w:themeColor="text1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2A1607"/>
    <w:rPr>
      <w:rFonts w:ascii="Arial" w:eastAsiaTheme="minorHAnsi" w:hAnsi="Arial" w:cstheme="minorBidi"/>
      <w:color w:val="000000" w:themeColor="text1"/>
      <w:szCs w:val="2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73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5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1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2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86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83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0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6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54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62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1953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9994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0706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3667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04170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8957583">
                              <w:marLeft w:val="270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5014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930929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247547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70723325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599184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40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372176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037787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3940648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493531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8140008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95282865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1382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4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43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4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45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49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96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261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596205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37597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58152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677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6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66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82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9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624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49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77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09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01495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78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80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58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90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44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25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66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46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01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65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69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36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3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93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1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9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70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0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91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2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1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71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93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20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84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9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58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49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12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74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26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781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7091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1994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57970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2177200">
                              <w:marLeft w:val="2700"/>
                              <w:marRight w:val="39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3271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686528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43244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54977914">
                                              <w:marLeft w:val="0"/>
                                              <w:marRight w:val="0"/>
                                              <w:marTop w:val="9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7487436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40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277571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3281619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7138161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9870816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92999704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78527331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400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03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31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0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5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1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4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23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057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854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7744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98741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3506523">
                          <w:marLeft w:val="1338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47333840">
                              <w:marLeft w:val="0"/>
                              <w:marRight w:val="0"/>
                              <w:marTop w:val="0"/>
                              <w:marBottom w:val="40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65933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691630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611369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2660891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7566152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5107805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02235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7119050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2040362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9497688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7030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7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53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rotein/YP_009724392.1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www.ncbi.nlm.nih.gov/protein/YP_009724394.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D1B9D24-CD6B-4B77-A49E-267D12D0C7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1320</Words>
  <Characters>7526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rwick</Company>
  <LinksUpToDate>false</LinksUpToDate>
  <CharactersWithSpaces>88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rnalley, Paul</dc:creator>
  <cp:keywords/>
  <dc:description/>
  <cp:lastModifiedBy>Dr. Paul John Thornalley</cp:lastModifiedBy>
  <cp:revision>4</cp:revision>
  <cp:lastPrinted>2020-07-20T13:12:00Z</cp:lastPrinted>
  <dcterms:created xsi:type="dcterms:W3CDTF">2020-10-04T14:51:00Z</dcterms:created>
  <dcterms:modified xsi:type="dcterms:W3CDTF">2020-10-04T14:57:00Z</dcterms:modified>
</cp:coreProperties>
</file>